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2D6D6D" w14:textId="7ADCC77C" w:rsidR="00F82E9B" w:rsidRDefault="00F82E9B" w:rsidP="00F82E9B">
      <w:pPr>
        <w:pStyle w:val="NoSpacing"/>
        <w:jc w:val="center"/>
        <w:rPr>
          <w:rFonts w:ascii="Arial" w:hAnsi="Arial" w:cs="Arial"/>
          <w:b/>
          <w:bCs/>
          <w:sz w:val="22"/>
          <w:szCs w:val="22"/>
        </w:rPr>
      </w:pPr>
      <w:r>
        <w:rPr>
          <w:rFonts w:ascii="Arial" w:hAnsi="Arial" w:cs="Arial"/>
          <w:b/>
          <w:bCs/>
          <w:sz w:val="22"/>
          <w:szCs w:val="22"/>
        </w:rPr>
        <w:t>Benchmarking computational demultiplexing tools</w:t>
      </w:r>
    </w:p>
    <w:p w14:paraId="13BD36C3" w14:textId="0CC85B25" w:rsidR="00F82E9B" w:rsidRDefault="00F82E9B" w:rsidP="00F82E9B">
      <w:pPr>
        <w:pStyle w:val="NoSpacing"/>
        <w:jc w:val="center"/>
        <w:rPr>
          <w:rFonts w:ascii="Arial" w:hAnsi="Arial" w:cs="Arial"/>
          <w:sz w:val="22"/>
          <w:szCs w:val="22"/>
        </w:rPr>
      </w:pPr>
      <w:r>
        <w:rPr>
          <w:rFonts w:ascii="Arial" w:hAnsi="Arial" w:cs="Arial"/>
          <w:sz w:val="22"/>
          <w:szCs w:val="22"/>
        </w:rPr>
        <w:t>Timothy Bi</w:t>
      </w:r>
    </w:p>
    <w:p w14:paraId="00C7D36F" w14:textId="0168BE92" w:rsidR="00F82E9B" w:rsidRDefault="00F82E9B" w:rsidP="00F82E9B">
      <w:pPr>
        <w:pStyle w:val="NoSpacing"/>
        <w:jc w:val="center"/>
        <w:rPr>
          <w:rFonts w:ascii="Arial" w:hAnsi="Arial" w:cs="Arial"/>
          <w:sz w:val="22"/>
          <w:szCs w:val="22"/>
        </w:rPr>
      </w:pPr>
      <w:r>
        <w:rPr>
          <w:rFonts w:ascii="Arial" w:hAnsi="Arial" w:cs="Arial"/>
          <w:sz w:val="22"/>
          <w:szCs w:val="22"/>
        </w:rPr>
        <w:t>BMI 5332 Final Project</w:t>
      </w:r>
    </w:p>
    <w:p w14:paraId="47E12602" w14:textId="77777777" w:rsidR="00F82E9B" w:rsidRDefault="00F82E9B" w:rsidP="00F82E9B">
      <w:pPr>
        <w:pStyle w:val="NoSpacing"/>
        <w:jc w:val="center"/>
        <w:rPr>
          <w:rFonts w:ascii="Arial" w:hAnsi="Arial" w:cs="Arial"/>
          <w:sz w:val="22"/>
          <w:szCs w:val="22"/>
        </w:rPr>
      </w:pPr>
    </w:p>
    <w:p w14:paraId="668BB2FF" w14:textId="77777777" w:rsidR="00F82E9B" w:rsidRPr="00F82E9B" w:rsidRDefault="00F82E9B" w:rsidP="00F82E9B">
      <w:pPr>
        <w:pStyle w:val="NoSpacing"/>
        <w:jc w:val="center"/>
        <w:rPr>
          <w:rFonts w:ascii="Arial" w:hAnsi="Arial" w:cs="Arial"/>
          <w:sz w:val="22"/>
          <w:szCs w:val="22"/>
        </w:rPr>
      </w:pPr>
    </w:p>
    <w:p w14:paraId="0A5B82BC" w14:textId="77777777" w:rsidR="00F82E9B" w:rsidRDefault="00F82E9B" w:rsidP="00BB71BA">
      <w:pPr>
        <w:pStyle w:val="NoSpacing"/>
        <w:jc w:val="both"/>
        <w:rPr>
          <w:rFonts w:ascii="Arial" w:hAnsi="Arial" w:cs="Arial"/>
          <w:b/>
          <w:bCs/>
          <w:sz w:val="22"/>
          <w:szCs w:val="22"/>
          <w:u w:val="single"/>
        </w:rPr>
      </w:pPr>
    </w:p>
    <w:p w14:paraId="774B40FC" w14:textId="60CBED4D" w:rsidR="00CC429B" w:rsidRPr="00BB71BA" w:rsidRDefault="00AC6B3F" w:rsidP="00BB71BA">
      <w:pPr>
        <w:pStyle w:val="NoSpacing"/>
        <w:jc w:val="both"/>
        <w:rPr>
          <w:rFonts w:ascii="Arial" w:hAnsi="Arial" w:cs="Arial"/>
          <w:b/>
          <w:bCs/>
          <w:sz w:val="22"/>
          <w:szCs w:val="22"/>
          <w:u w:val="single"/>
        </w:rPr>
      </w:pPr>
      <w:r w:rsidRPr="00BB71BA">
        <w:rPr>
          <w:rFonts w:ascii="Arial" w:hAnsi="Arial" w:cs="Arial"/>
          <w:b/>
          <w:bCs/>
          <w:sz w:val="22"/>
          <w:szCs w:val="22"/>
          <w:u w:val="single"/>
        </w:rPr>
        <w:t>Problem Statement</w:t>
      </w:r>
    </w:p>
    <w:p w14:paraId="41B29B43" w14:textId="609F5C15" w:rsidR="00E04930" w:rsidRPr="00BB71BA" w:rsidRDefault="00F81B8C" w:rsidP="00BB71BA">
      <w:pPr>
        <w:pStyle w:val="NoSpacing"/>
        <w:jc w:val="both"/>
        <w:rPr>
          <w:rFonts w:ascii="Arial" w:hAnsi="Arial" w:cs="Arial"/>
          <w:sz w:val="22"/>
          <w:szCs w:val="22"/>
        </w:rPr>
      </w:pPr>
      <w:r w:rsidRPr="00BB71BA">
        <w:rPr>
          <w:rFonts w:ascii="Arial" w:hAnsi="Arial" w:cs="Arial"/>
          <w:sz w:val="22"/>
          <w:szCs w:val="22"/>
        </w:rPr>
        <w:t xml:space="preserve">Sample </w:t>
      </w:r>
      <w:r w:rsidR="00AB4BAC" w:rsidRPr="00BB71BA">
        <w:rPr>
          <w:rFonts w:ascii="Arial" w:hAnsi="Arial" w:cs="Arial"/>
          <w:sz w:val="22"/>
          <w:szCs w:val="22"/>
        </w:rPr>
        <w:t>multiplexing is often used in</w:t>
      </w:r>
      <w:r w:rsidR="00FC52F5" w:rsidRPr="00BB71BA">
        <w:rPr>
          <w:rFonts w:ascii="Arial" w:hAnsi="Arial" w:cs="Arial"/>
          <w:sz w:val="22"/>
          <w:szCs w:val="22"/>
        </w:rPr>
        <w:t xml:space="preserve"> single-cell sequencing experiments </w:t>
      </w:r>
      <w:r w:rsidR="00AB4BAC" w:rsidRPr="00BB71BA">
        <w:rPr>
          <w:rFonts w:ascii="Arial" w:hAnsi="Arial" w:cs="Arial"/>
          <w:sz w:val="22"/>
          <w:szCs w:val="22"/>
        </w:rPr>
        <w:t xml:space="preserve">to cut costs and reduce the effect of technical artifacts, such as </w:t>
      </w:r>
      <w:r w:rsidR="003F2F1E" w:rsidRPr="00BB71BA">
        <w:rPr>
          <w:rFonts w:ascii="Arial" w:hAnsi="Arial" w:cs="Arial"/>
          <w:sz w:val="22"/>
          <w:szCs w:val="22"/>
        </w:rPr>
        <w:t>batch effect or multiplets, on downstream analyses. However, this often necessitates the use of computational demultiplexing tools after sequencing in order to accurately recapitulate the original populations</w:t>
      </w:r>
      <w:r w:rsidR="00094011" w:rsidRPr="00BB71BA">
        <w:rPr>
          <w:rFonts w:ascii="Arial" w:hAnsi="Arial" w:cs="Arial"/>
          <w:sz w:val="22"/>
          <w:szCs w:val="22"/>
        </w:rPr>
        <w:t>. There exist many such different tools, each with different underlying</w:t>
      </w:r>
      <w:r w:rsidR="006E5E13" w:rsidRPr="00BB71BA">
        <w:rPr>
          <w:rFonts w:ascii="Arial" w:hAnsi="Arial" w:cs="Arial"/>
          <w:sz w:val="22"/>
          <w:szCs w:val="22"/>
        </w:rPr>
        <w:t xml:space="preserve"> statistical assumptions, yet little is known about how tool performance compares across different experimental conditions. This study aims to formally benchmark the performance of six demultiplexing tools / algorithms using simulated data</w:t>
      </w:r>
      <w:r w:rsidR="000F67A0" w:rsidRPr="00BB71BA">
        <w:rPr>
          <w:rFonts w:ascii="Arial" w:hAnsi="Arial" w:cs="Arial"/>
          <w:sz w:val="22"/>
          <w:szCs w:val="22"/>
        </w:rPr>
        <w:t>sets representing conditions of different sample sizes and staining qualities.</w:t>
      </w:r>
    </w:p>
    <w:p w14:paraId="6F7F9687" w14:textId="77777777" w:rsidR="00E04930" w:rsidRPr="00BB71BA" w:rsidRDefault="00E04930" w:rsidP="00BB71BA">
      <w:pPr>
        <w:pStyle w:val="NoSpacing"/>
        <w:jc w:val="both"/>
        <w:rPr>
          <w:rFonts w:ascii="Arial" w:hAnsi="Arial" w:cs="Arial"/>
          <w:sz w:val="22"/>
          <w:szCs w:val="22"/>
        </w:rPr>
      </w:pPr>
    </w:p>
    <w:p w14:paraId="5E1061B2" w14:textId="1C9DE871" w:rsidR="00E04930" w:rsidRPr="00BB71BA" w:rsidRDefault="00E04930" w:rsidP="00BB71BA">
      <w:pPr>
        <w:pStyle w:val="NoSpacing"/>
        <w:jc w:val="both"/>
        <w:rPr>
          <w:rFonts w:ascii="Arial" w:hAnsi="Arial" w:cs="Arial"/>
          <w:b/>
          <w:bCs/>
          <w:sz w:val="22"/>
          <w:szCs w:val="22"/>
          <w:u w:val="single"/>
        </w:rPr>
      </w:pPr>
      <w:r w:rsidRPr="00BB71BA">
        <w:rPr>
          <w:rFonts w:ascii="Arial" w:hAnsi="Arial" w:cs="Arial"/>
          <w:b/>
          <w:bCs/>
          <w:sz w:val="22"/>
          <w:szCs w:val="22"/>
          <w:u w:val="single"/>
        </w:rPr>
        <w:t>Significance and Background</w:t>
      </w:r>
    </w:p>
    <w:p w14:paraId="509E8DC8" w14:textId="2256A9C5" w:rsidR="00CC31FA" w:rsidRDefault="00CC429B" w:rsidP="00BB71BA">
      <w:pPr>
        <w:pStyle w:val="NoSpacing"/>
        <w:jc w:val="both"/>
        <w:rPr>
          <w:rFonts w:ascii="Arial" w:hAnsi="Arial" w:cs="Arial"/>
          <w:sz w:val="22"/>
          <w:szCs w:val="22"/>
        </w:rPr>
      </w:pPr>
      <w:r w:rsidRPr="00BB71BA">
        <w:rPr>
          <w:rFonts w:ascii="Arial" w:hAnsi="Arial" w:cs="Arial"/>
          <w:sz w:val="22"/>
          <w:szCs w:val="22"/>
        </w:rPr>
        <w:t>Single</w:t>
      </w:r>
      <w:r w:rsidR="00F4187B">
        <w:rPr>
          <w:rFonts w:ascii="Arial" w:hAnsi="Arial" w:cs="Arial"/>
          <w:sz w:val="22"/>
          <w:szCs w:val="22"/>
        </w:rPr>
        <w:t>-</w:t>
      </w:r>
      <w:r w:rsidR="00943B31" w:rsidRPr="00BB71BA">
        <w:rPr>
          <w:rFonts w:ascii="Arial" w:hAnsi="Arial" w:cs="Arial"/>
          <w:sz w:val="22"/>
          <w:szCs w:val="22"/>
        </w:rPr>
        <w:t xml:space="preserve">cell </w:t>
      </w:r>
      <w:r w:rsidRPr="00BB71BA">
        <w:rPr>
          <w:rFonts w:ascii="Arial" w:hAnsi="Arial" w:cs="Arial"/>
          <w:sz w:val="22"/>
          <w:szCs w:val="22"/>
        </w:rPr>
        <w:t xml:space="preserve">sequencing </w:t>
      </w:r>
      <w:r w:rsidR="00000EA0" w:rsidRPr="00BB71BA">
        <w:rPr>
          <w:rFonts w:ascii="Arial" w:hAnsi="Arial" w:cs="Arial"/>
          <w:sz w:val="22"/>
          <w:szCs w:val="22"/>
        </w:rPr>
        <w:t>technolog</w:t>
      </w:r>
      <w:r w:rsidR="00E7776A" w:rsidRPr="00BB71BA">
        <w:rPr>
          <w:rFonts w:ascii="Arial" w:hAnsi="Arial" w:cs="Arial"/>
          <w:sz w:val="22"/>
          <w:szCs w:val="22"/>
        </w:rPr>
        <w:t xml:space="preserve">ies have </w:t>
      </w:r>
      <w:r w:rsidRPr="00BB71BA">
        <w:rPr>
          <w:rFonts w:ascii="Arial" w:hAnsi="Arial" w:cs="Arial"/>
          <w:sz w:val="22"/>
          <w:szCs w:val="22"/>
        </w:rPr>
        <w:t xml:space="preserve">revolutionized </w:t>
      </w:r>
      <w:r w:rsidR="00363BB1" w:rsidRPr="00BB71BA">
        <w:rPr>
          <w:rFonts w:ascii="Arial" w:hAnsi="Arial" w:cs="Arial"/>
          <w:sz w:val="22"/>
          <w:szCs w:val="22"/>
        </w:rPr>
        <w:t>our understanding of human physiology and disease</w:t>
      </w:r>
      <w:r w:rsidR="002A532C" w:rsidRPr="00BB71BA">
        <w:rPr>
          <w:rFonts w:ascii="Arial" w:hAnsi="Arial" w:cs="Arial"/>
          <w:sz w:val="22"/>
          <w:szCs w:val="22"/>
        </w:rPr>
        <w:fldChar w:fldCharType="begin"/>
      </w:r>
      <w:r w:rsidR="009A2E5D">
        <w:rPr>
          <w:rFonts w:ascii="Arial" w:hAnsi="Arial" w:cs="Arial"/>
          <w:sz w:val="22"/>
          <w:szCs w:val="22"/>
        </w:rPr>
        <w:instrText xml:space="preserve"> ADDIN ZOTERO_ITEM CSL_CITATION {"citationID":"wfh84u6P","properties":{"formattedCitation":"\\super 1\\uc0\\u8211{}3\\nosupersub{}","plainCitation":"1–3","noteIndex":0},"citationItems":[{"id":97,"uris":["http://zotero.org/users/3502237/items/I9EBD5JU"],"itemData":{"id":97,"type":"article-journal","abstract":"Single-cell multi-omics technologies and methods characterize cell states and activities by simultaneously integrating various single-modality omics methods that profile the transcriptome, genome, epigenome, epitranscriptome, proteome, metabolome and other (emerging) omics. Collectively, these methods are revolutionizing molecular cell biology research. In this comprehensive Review, we discuss established multi-omics technologies as well as cutting-edge and state-of-the-art methods in the field. We discuss how multi-omics technologies have been adapted and improved over the past decade using a framework characterized by optimization of throughput and resolution, modality integration, uniqueness and accuracy, and we also discuss multi-omics limitations. We highlight the impact that single-cell multi-omics technologies have had in cell lineage tracing, tissue-specific and cell-specific atlas production, tumour immunology and cancer genetics, and in mapping of cellular spatial information in fundamental and translational research. Finally, we discuss bioinformatics tools that have been developed to link different omics modalities and elucidate functionality through the use of better mathematical modelling and computational methods.","container-title":"Nature Reviews Molecular Cell Biology","DOI":"10.1038/s41580-023-00615-w","ISSN":"1471-0080","issue":"10","journalAbbreviation":"Nat Rev Mol Cell Biol","language":"en","license":"2023 Springer Nature Limited","note":"publisher: Nature Publishing Group","page":"695-713","source":"www.nature.com","title":"The technological landscape and applications of single-cell multi-omics","volume":"24","author":[{"family":"Baysoy","given":"Alev"},{"family":"Bai","given":"Zhiliang"},{"family":"Satija","given":"Rahul"},{"family":"Fan","given":"Rong"}],"issued":{"date-parts":[["2023",10]]}}},{"id":99,"uris":["http://zotero.org/users/3502237/items/9I8ER4ZJ"],"itemData":{"id":99,"type":"article-journal","abstract":"Amidst the development of new single-cell technologies and the implementation of multiomic approaches, two Stanford labs are spearheading a new field of research to combat cancer.","container-title":"BioTechniques","DOI":"10.2144/btn-2021-0088","ISSN":"0736-6205","issue":"5","note":"publisher: Taylor &amp; Francis\n_eprint: https://www.tandfonline.com/doi/pdf/10.2144/btn-2021-0088\nPMID: 34636653","page":"539–542","source":"Taylor and Francis+NEJM","title":"Single-cell Sequencing: The Technological Revolution Behind a New Wave of Multiomic Studies in Basic and Cancer Research","title-short":"Single-cell Sequencing","volume":"71","author":[{"family":"Free","given":"Tristan"}],"issued":{"date-parts":[["2021",11,1]]}}},{"id":104,"uris":["http://zotero.org/users/3502237/items/ELYWNDKL"],"itemData":{"id":104,"type":"article-journal","abstract":"Single cell transcriptomics technologies have vast potential in advancing our understanding of biology and disease. Here, Sarah Aldridge and Sarah Teichmann review the last decade of technological advancements in single-cell transcriptomics and highlight some of the recent discoveries enabled by this technology.","container-title":"Nature Communications","DOI":"10.1038/s41467-020-18158-5","ISSN":"2041-1723","issue":"1","journalAbbreviation":"Nat Commun","language":"en","license":"2020 The Author(s)","note":"publisher: Nature Publishing Group","page":"4307","source":"www.nature.com","title":"Single cell transcriptomics comes of age","volume":"11","author":[{"family":"Aldridge","given":"Sarah"},{"family":"Teichmann","given":"Sarah A."}],"issued":{"date-parts":[["2020",8,27]]}}}],"schema":"https://github.com/citation-style-language/schema/raw/master/csl-citation.json"} </w:instrText>
      </w:r>
      <w:r w:rsidR="002A532C" w:rsidRPr="00BB71BA">
        <w:rPr>
          <w:rFonts w:ascii="Arial" w:hAnsi="Arial" w:cs="Arial"/>
          <w:sz w:val="22"/>
          <w:szCs w:val="22"/>
        </w:rPr>
        <w:fldChar w:fldCharType="separate"/>
      </w:r>
      <w:r w:rsidR="009A2E5D" w:rsidRPr="009A2E5D">
        <w:rPr>
          <w:rFonts w:ascii="Arial" w:hAnsi="Arial" w:cs="Arial"/>
          <w:kern w:val="0"/>
          <w:sz w:val="22"/>
          <w:vertAlign w:val="superscript"/>
        </w:rPr>
        <w:t>1–3</w:t>
      </w:r>
      <w:r w:rsidR="002A532C" w:rsidRPr="00BB71BA">
        <w:rPr>
          <w:rFonts w:ascii="Arial" w:hAnsi="Arial" w:cs="Arial"/>
          <w:sz w:val="22"/>
          <w:szCs w:val="22"/>
        </w:rPr>
        <w:fldChar w:fldCharType="end"/>
      </w:r>
      <w:r w:rsidR="002A532C" w:rsidRPr="00BB71BA">
        <w:rPr>
          <w:rFonts w:ascii="Arial" w:hAnsi="Arial" w:cs="Arial"/>
          <w:sz w:val="22"/>
          <w:szCs w:val="22"/>
        </w:rPr>
        <w:t>. Nevertheless</w:t>
      </w:r>
      <w:r w:rsidR="009A2DA3" w:rsidRPr="00BB71BA">
        <w:rPr>
          <w:rFonts w:ascii="Arial" w:hAnsi="Arial" w:cs="Arial"/>
          <w:sz w:val="22"/>
          <w:szCs w:val="22"/>
        </w:rPr>
        <w:t>,</w:t>
      </w:r>
      <w:r w:rsidR="002A532C" w:rsidRPr="00BB71BA">
        <w:rPr>
          <w:rFonts w:ascii="Arial" w:hAnsi="Arial" w:cs="Arial"/>
          <w:sz w:val="22"/>
          <w:szCs w:val="22"/>
        </w:rPr>
        <w:t xml:space="preserve"> </w:t>
      </w:r>
      <w:r w:rsidR="00E54E9E" w:rsidRPr="00BB71BA">
        <w:rPr>
          <w:rFonts w:ascii="Arial" w:hAnsi="Arial" w:cs="Arial"/>
          <w:sz w:val="22"/>
          <w:szCs w:val="22"/>
        </w:rPr>
        <w:t xml:space="preserve">the relative </w:t>
      </w:r>
      <w:r w:rsidR="002A532C" w:rsidRPr="00BB71BA">
        <w:rPr>
          <w:rFonts w:ascii="Arial" w:hAnsi="Arial" w:cs="Arial"/>
          <w:sz w:val="22"/>
          <w:szCs w:val="22"/>
        </w:rPr>
        <w:t xml:space="preserve">cost of sequencing remains high and </w:t>
      </w:r>
      <w:r w:rsidR="00274AEC" w:rsidRPr="00BB71BA">
        <w:rPr>
          <w:rFonts w:ascii="Arial" w:hAnsi="Arial" w:cs="Arial"/>
          <w:sz w:val="22"/>
          <w:szCs w:val="22"/>
        </w:rPr>
        <w:t>throughput</w:t>
      </w:r>
      <w:r w:rsidR="00E54E9E" w:rsidRPr="00BB71BA">
        <w:rPr>
          <w:rFonts w:ascii="Arial" w:hAnsi="Arial" w:cs="Arial"/>
          <w:sz w:val="22"/>
          <w:szCs w:val="22"/>
        </w:rPr>
        <w:t xml:space="preserve"> </w:t>
      </w:r>
      <w:r w:rsidR="009A2DA3" w:rsidRPr="00BB71BA">
        <w:rPr>
          <w:rFonts w:ascii="Arial" w:hAnsi="Arial" w:cs="Arial"/>
          <w:sz w:val="22"/>
          <w:szCs w:val="22"/>
        </w:rPr>
        <w:t>remains</w:t>
      </w:r>
      <w:r w:rsidR="00274AEC" w:rsidRPr="00BB71BA">
        <w:rPr>
          <w:rFonts w:ascii="Arial" w:hAnsi="Arial" w:cs="Arial"/>
          <w:sz w:val="22"/>
          <w:szCs w:val="22"/>
        </w:rPr>
        <w:t xml:space="preserve"> low</w:t>
      </w:r>
      <w:r w:rsidR="009A2DA3" w:rsidRPr="00BB71BA">
        <w:rPr>
          <w:rFonts w:ascii="Arial" w:hAnsi="Arial" w:cs="Arial"/>
          <w:sz w:val="22"/>
          <w:szCs w:val="22"/>
        </w:rPr>
        <w:t xml:space="preserve"> for most applications</w:t>
      </w:r>
      <w:r w:rsidR="00C95599" w:rsidRPr="00BB71BA">
        <w:rPr>
          <w:rFonts w:ascii="Arial" w:hAnsi="Arial" w:cs="Arial"/>
          <w:sz w:val="22"/>
          <w:szCs w:val="22"/>
        </w:rPr>
        <w:fldChar w:fldCharType="begin"/>
      </w:r>
      <w:r w:rsidR="009A2E5D">
        <w:rPr>
          <w:rFonts w:ascii="Arial" w:hAnsi="Arial" w:cs="Arial"/>
          <w:sz w:val="22"/>
          <w:szCs w:val="22"/>
        </w:rPr>
        <w:instrText xml:space="preserve"> ADDIN ZOTERO_ITEM CSL_CITATION {"citationID":"Evx4rv4R","properties":{"formattedCitation":"\\super 4\\nosupersub{}","plainCitation":"4","noteIndex":0},"citationItems":[{"id":51,"uris":["http://zotero.org/users/3502237/items/KY4GNIWC"],"itemData":{"id":51,"type":"article-journal","abstract":"Single-cell RNA sequencing (scRNA-seq) offers new possibilities to address biological and medical questions. However, systematic comparisons of the  performance of diverse scRNA-seq protocols are lacking. We generated data from  583 mouse embryonic stem cells to evaluate six prominent scRNA-seq methods:  CEL-seq2, Drop-seq, MARS-seq, SCRB-seq, Smart-seq, and Smart-seq2. While  Smart-seq2 detected the most genes per cell and across cells, CEL-seq2, Drop-seq,  MARS-seq, and SCRB-seq quantified mRNA levels with less amplification noise due  to the use of unique molecular identifiers (UMIs). Power simulations at different  sequencing depths showed that Drop-seq is more cost-efficient for transcriptome  quantification of large numbers of cells, while MARS-seq, SCRB-seq, and  Smart-seq2 are more efficient when analyzing fewer cells. Our quantitative  comparison offers the basis for an informed choice among six prominent scRNA-seq  methods, and it provides a framework for benchmarking further improvements of  scRNA-seq protocols.","container-title":"Molecular cell","DOI":"10.1016/j.molcel.2017.01.023","ISSN":"1097-4164 1097-2765","issue":"4","journalAbbreviation":"Mol Cell","language":"eng","license":"Copyright © 2017 Elsevier Inc. All rights reserved.","note":"publisher-place: United States\nPMID: 28212749","page":"631-643.e4","title":"Comparative Analysis of Single-Cell RNA Sequencing Methods.","volume":"65","author":[{"family":"Ziegenhain","given":"Christoph"},{"family":"Vieth","given":"Beate"},{"family":"Parekh","given":"Swati"},{"family":"Reinius","given":"Björn"},{"family":"Guillaumet-Adkins","given":"Amy"},{"family":"Smets","given":"Martha"},{"family":"Leonhardt","given":"Heinrich"},{"family":"Heyn","given":"Holger"},{"family":"Hellmann","given":"Ines"},{"family":"Enard","given":"Wolfgang"}],"issued":{"date-parts":[["2017",2,16]]}}}],"schema":"https://github.com/citation-style-language/schema/raw/master/csl-citation.json"} </w:instrText>
      </w:r>
      <w:r w:rsidR="00C95599" w:rsidRPr="00BB71BA">
        <w:rPr>
          <w:rFonts w:ascii="Arial" w:hAnsi="Arial" w:cs="Arial"/>
          <w:sz w:val="22"/>
          <w:szCs w:val="22"/>
        </w:rPr>
        <w:fldChar w:fldCharType="separate"/>
      </w:r>
      <w:r w:rsidR="009A2E5D" w:rsidRPr="009A2E5D">
        <w:rPr>
          <w:rFonts w:ascii="Arial" w:hAnsi="Arial" w:cs="Arial"/>
          <w:kern w:val="0"/>
          <w:sz w:val="22"/>
          <w:vertAlign w:val="superscript"/>
        </w:rPr>
        <w:t>4</w:t>
      </w:r>
      <w:r w:rsidR="00C95599" w:rsidRPr="00BB71BA">
        <w:rPr>
          <w:rFonts w:ascii="Arial" w:hAnsi="Arial" w:cs="Arial"/>
          <w:sz w:val="22"/>
          <w:szCs w:val="22"/>
        </w:rPr>
        <w:fldChar w:fldCharType="end"/>
      </w:r>
      <w:r w:rsidR="00C95599" w:rsidRPr="00BB71BA">
        <w:rPr>
          <w:rFonts w:ascii="Arial" w:hAnsi="Arial" w:cs="Arial"/>
          <w:sz w:val="22"/>
          <w:szCs w:val="22"/>
        </w:rPr>
        <w:t>.</w:t>
      </w:r>
      <w:r w:rsidR="009A2DA3" w:rsidRPr="00BB71BA">
        <w:rPr>
          <w:rFonts w:ascii="Arial" w:hAnsi="Arial" w:cs="Arial"/>
          <w:sz w:val="22"/>
          <w:szCs w:val="22"/>
        </w:rPr>
        <w:t xml:space="preserve"> This is especially true when we account for </w:t>
      </w:r>
      <w:r w:rsidR="006F44E3" w:rsidRPr="00BB71BA">
        <w:rPr>
          <w:rFonts w:ascii="Arial" w:hAnsi="Arial" w:cs="Arial"/>
          <w:sz w:val="22"/>
          <w:szCs w:val="22"/>
        </w:rPr>
        <w:t xml:space="preserve">recent technological advancements which have enabled simultaneous profiling of additional </w:t>
      </w:r>
      <w:r w:rsidR="00CF7CFF" w:rsidRPr="00BB71BA">
        <w:rPr>
          <w:rFonts w:ascii="Arial" w:hAnsi="Arial" w:cs="Arial"/>
          <w:sz w:val="22"/>
          <w:szCs w:val="22"/>
        </w:rPr>
        <w:t>modalities such as</w:t>
      </w:r>
      <w:r w:rsidR="006F44E3" w:rsidRPr="00BB71BA">
        <w:rPr>
          <w:rFonts w:ascii="Arial" w:hAnsi="Arial" w:cs="Arial"/>
          <w:sz w:val="22"/>
          <w:szCs w:val="22"/>
        </w:rPr>
        <w:t xml:space="preserve"> </w:t>
      </w:r>
      <w:r w:rsidR="00DA0C8B" w:rsidRPr="00BB71BA">
        <w:rPr>
          <w:rFonts w:ascii="Arial" w:hAnsi="Arial" w:cs="Arial"/>
          <w:sz w:val="22"/>
          <w:szCs w:val="22"/>
        </w:rPr>
        <w:t>surface protein</w:t>
      </w:r>
      <w:r w:rsidR="00CF7CFF" w:rsidRPr="00BB71BA">
        <w:rPr>
          <w:rFonts w:ascii="Arial" w:hAnsi="Arial" w:cs="Arial"/>
          <w:sz w:val="22"/>
          <w:szCs w:val="22"/>
        </w:rPr>
        <w:t xml:space="preserve"> expression</w:t>
      </w:r>
      <w:r w:rsidR="00DA0C8B" w:rsidRPr="00BB71BA">
        <w:rPr>
          <w:rFonts w:ascii="Arial" w:hAnsi="Arial" w:cs="Arial"/>
          <w:sz w:val="22"/>
          <w:szCs w:val="22"/>
        </w:rPr>
        <w:fldChar w:fldCharType="begin"/>
      </w:r>
      <w:r w:rsidR="009A2E5D">
        <w:rPr>
          <w:rFonts w:ascii="Arial" w:hAnsi="Arial" w:cs="Arial"/>
          <w:sz w:val="22"/>
          <w:szCs w:val="22"/>
        </w:rPr>
        <w:instrText xml:space="preserve"> ADDIN ZOTERO_ITEM CSL_CITATION {"citationID":"RsvrTsIh","properties":{"formattedCitation":"\\super 5\\nosupersub{}","plainCitation":"5","noteIndex":0},"citationItems":[{"id":52,"uris":["http://zotero.org/users/3502237/items/I599MEUP"],"itemData":{"id":52,"type":"article-journal","abstract":"Using established high-throughput single-cell RNA-seq platforms, CITE-seq combines highly multiplexed, antibody-based protein marker quantification with unbiased transcriptome profiling for thousands of single cells.","container-title":"Nature Methods","DOI":"10.1038/nmeth.4380","ISSN":"1548-7105","issue":"9","journalAbbreviation":"Nature Methods","page":"865-868","title":"Simultaneous epitope and transcriptome measurement in single cells","volume":"14","author":[{"family":"Stoeckius","given":"Marlon"},{"family":"Hafemeister","given":"Christoph"},{"family":"Stephenson","given":"William"},{"family":"Houck-Loomis","given":"Brian"},{"family":"Chattopadhyay","given":"Pratip K"},{"family":"Swerdlow","given":"Harold"},{"family":"Satija","given":"Rahul"},{"family":"Smibert","given":"Peter"}],"issued":{"date-parts":[["2017",9,1]]}}}],"schema":"https://github.com/citation-style-language/schema/raw/master/csl-citation.json"} </w:instrText>
      </w:r>
      <w:r w:rsidR="00DA0C8B" w:rsidRPr="00BB71BA">
        <w:rPr>
          <w:rFonts w:ascii="Arial" w:hAnsi="Arial" w:cs="Arial"/>
          <w:sz w:val="22"/>
          <w:szCs w:val="22"/>
        </w:rPr>
        <w:fldChar w:fldCharType="separate"/>
      </w:r>
      <w:r w:rsidR="009A2E5D" w:rsidRPr="009A2E5D">
        <w:rPr>
          <w:rFonts w:ascii="Arial" w:hAnsi="Arial" w:cs="Arial"/>
          <w:kern w:val="0"/>
          <w:sz w:val="22"/>
          <w:vertAlign w:val="superscript"/>
        </w:rPr>
        <w:t>5</w:t>
      </w:r>
      <w:r w:rsidR="00DA0C8B" w:rsidRPr="00BB71BA">
        <w:rPr>
          <w:rFonts w:ascii="Arial" w:hAnsi="Arial" w:cs="Arial"/>
          <w:sz w:val="22"/>
          <w:szCs w:val="22"/>
        </w:rPr>
        <w:fldChar w:fldCharType="end"/>
      </w:r>
      <w:r w:rsidR="00DA0C8B" w:rsidRPr="00BB71BA">
        <w:rPr>
          <w:rFonts w:ascii="Arial" w:hAnsi="Arial" w:cs="Arial"/>
          <w:sz w:val="22"/>
          <w:szCs w:val="22"/>
        </w:rPr>
        <w:t xml:space="preserve"> and chromatin accessibility</w:t>
      </w:r>
      <w:r w:rsidR="005C562D" w:rsidRPr="00BB71BA">
        <w:rPr>
          <w:rFonts w:ascii="Arial" w:hAnsi="Arial" w:cs="Arial"/>
          <w:sz w:val="22"/>
          <w:szCs w:val="22"/>
        </w:rPr>
        <w:fldChar w:fldCharType="begin"/>
      </w:r>
      <w:r w:rsidR="009A2E5D">
        <w:rPr>
          <w:rFonts w:ascii="Arial" w:hAnsi="Arial" w:cs="Arial"/>
          <w:sz w:val="22"/>
          <w:szCs w:val="22"/>
        </w:rPr>
        <w:instrText xml:space="preserve"> ADDIN ZOTERO_ITEM CSL_CITATION {"citationID":"K4IQCil8","properties":{"formattedCitation":"\\super 6\\nosupersub{}","plainCitation":"6","noteIndex":0},"citationItems":[{"id":53,"uris":["http://zotero.org/users/3502237/items/2E28CUNW"],"itemData":{"id":53,"type":"article-journal","abstract":"The assay for transposase-accessible chromatin using sequencing (ATAC-seq) provides a simple and scalable way to detect the unique chromatin landscape associated with a cell type and how it may be altered by perturbation or disease. ATAC-seq requires a relatively small number of input cells and does not require a priori knowledge of the epigenetic marks or transcription factors governing the dynamics of the system. Here we describe an updated and optimized protocol for ATAC-seq, called Omni-ATAC, that is applicable across a broad range of cell and tissue types. The ATAC-seq workflow has five main steps: sample preparation, transposition, library preparation, sequencing and data analysis. This protocol details the steps to generate and sequence ATAC-seq libraries, with recommendations for sample preparation and downstream bioinformatic analysis. ATAC-seq libraries for roughly 12 samples can be generated in 10 h by someone familiar with basic molecular biology, and downstream sequencing analysis can be implemented using benchmarked pipelines by someone with basic bioinformatics skills and with access to a high-performance computing environment.","container-title":"Nature Protocols","DOI":"10.1038/s41596-022-00692-9","ISSN":"1750-2799","issue":"6","journalAbbreviation":"Nature Protocols","page":"1518-1552","title":"Chromatin accessibility profiling by ATAC-seq","volume":"17","author":[{"family":"Grandi","given":"Fiorella C."},{"family":"Modi","given":"Hailey"},{"family":"Kampman","given":"Lucas"},{"family":"Corces","given":"M. Ryan"}],"issued":{"date-parts":[["2022",6,1]]}}}],"schema":"https://github.com/citation-style-language/schema/raw/master/csl-citation.json"} </w:instrText>
      </w:r>
      <w:r w:rsidR="005C562D" w:rsidRPr="00BB71BA">
        <w:rPr>
          <w:rFonts w:ascii="Arial" w:hAnsi="Arial" w:cs="Arial"/>
          <w:sz w:val="22"/>
          <w:szCs w:val="22"/>
        </w:rPr>
        <w:fldChar w:fldCharType="separate"/>
      </w:r>
      <w:r w:rsidR="009A2E5D" w:rsidRPr="009A2E5D">
        <w:rPr>
          <w:rFonts w:ascii="Arial" w:hAnsi="Arial" w:cs="Arial"/>
          <w:kern w:val="0"/>
          <w:sz w:val="22"/>
          <w:vertAlign w:val="superscript"/>
        </w:rPr>
        <w:t>6</w:t>
      </w:r>
      <w:r w:rsidR="005C562D" w:rsidRPr="00BB71BA">
        <w:rPr>
          <w:rFonts w:ascii="Arial" w:hAnsi="Arial" w:cs="Arial"/>
          <w:sz w:val="22"/>
          <w:szCs w:val="22"/>
        </w:rPr>
        <w:fldChar w:fldCharType="end"/>
      </w:r>
      <w:r w:rsidR="00CC3A46">
        <w:rPr>
          <w:rFonts w:ascii="Arial" w:hAnsi="Arial" w:cs="Arial"/>
          <w:sz w:val="22"/>
          <w:szCs w:val="22"/>
        </w:rPr>
        <w:t xml:space="preserve">, as well as </w:t>
      </w:r>
      <w:r w:rsidR="008F7678">
        <w:rPr>
          <w:rFonts w:ascii="Arial" w:hAnsi="Arial" w:cs="Arial"/>
          <w:sz w:val="22"/>
          <w:szCs w:val="22"/>
        </w:rPr>
        <w:t>various combinations</w:t>
      </w:r>
      <w:r w:rsidR="006C356D">
        <w:rPr>
          <w:rFonts w:ascii="Arial" w:hAnsi="Arial" w:cs="Arial"/>
          <w:sz w:val="22"/>
          <w:szCs w:val="22"/>
        </w:rPr>
        <w:fldChar w:fldCharType="begin"/>
      </w:r>
      <w:r w:rsidR="008F4440">
        <w:rPr>
          <w:rFonts w:ascii="Arial" w:hAnsi="Arial" w:cs="Arial"/>
          <w:sz w:val="22"/>
          <w:szCs w:val="22"/>
        </w:rPr>
        <w:instrText xml:space="preserve"> ADDIN ZOTERO_ITEM CSL_CITATION {"citationID":"ywCCfBNs","properties":{"formattedCitation":"\\super 7\\uc0\\u8211{}9\\nosupersub{}","plainCitation":"7–9","noteIndex":0},"citationItems":[{"id":115,"uris":["http://zotero.org/users/3502237/items/YSZUUU7U"],"itemData":{"id":115,"type":"article-journal","abstract":"Recent technological advances have enabled massively parallel chromatin profiling with scATAC-seq (single-cell assay for transposase accessible chromatin by sequencing). Here we present ATAC with select antigen profiling by sequencing (ASAP-seq), a tool to simultaneously profile accessible chromatin and protein levels. Our approach pairs sparse scATAC-seq data with robust detection of hundreds of cell surface and intracellular protein markers and optional capture of mitochondrial DNA for clonal tracking, capturing three distinct modalities in single cells. ASAP-seq uses a bridging approach that repurposes antibody:oligonucleotide conjugates designed for existing technologies that pair protein measurements with single-cell RNA sequencing. Together with DOGMA-seq, an adaptation of CITE-seq (cellular indexing of transcriptomes and epitopes by sequencing) for measuring gene activity across the central dogma of gene regulation, we demonstrate the utility of systematic multi-omic profiling by revealing coordinated and distinct changes in chromatin, RNA and surface proteins during native hematopoietic differentiation and peripheral blood mononuclear cell stimulation and as a combinatorial decoder and reporter of multiplexed perturbations in primary T cells.","container-title":"Nature Biotechnology","DOI":"10.1038/s41587-021-00927-2","ISSN":"1546-1696","issue":"10","journalAbbreviation":"Nat Biotechnol","language":"en","license":"2021 The Author(s), under exclusive licence to Springer Nature America, Inc.","note":"publisher: Nature Publishing Group","page":"1246-1258","source":"www.nature.com","title":"Scalable, multimodal profiling of chromatin accessibility, gene expression and protein levels in single cells","volume":"39","author":[{"family":"Mimitou","given":"Eleni P."},{"family":"Lareau","given":"Caleb A."},{"family":"Chen","given":"Kelvin Y."},{"family":"Zorzetto-Fernandes","given":"Andre L."},{"family":"Hao","given":"Yuhan"},{"family":"Takeshima","given":"Yusuke"},{"family":"Luo","given":"Wendy"},{"family":"Huang","given":"Tse-Shun"},{"family":"Yeung","given":"Bertrand Z."},{"family":"Papalexi","given":"Efthymia"},{"family":"Thakore","given":"Pratiksha I."},{"family":"Kibayashi","given":"Tatsuya"},{"family":"Wing","given":"James Badger"},{"family":"Hata","given":"Mayu"},{"family":"Satija","given":"Rahul"},{"family":"Nazor","given":"Kristopher L."},{"family":"Sakaguchi","given":"Shimon"},{"family":"Ludwig","given":"Leif S."},{"family":"Sankaran","given":"Vijay G."},{"family":"Regev","given":"Aviv"},{"family":"Smibert","given":"Peter"}],"issued":{"date-parts":[["2021",10]]}}},{"id":119,"uris":["http://zotero.org/users/3502237/items/GYHS386I"],"itemData":{"id":119,"type":"article-journal","abstract":"Natural mitochondrial DNA (mtDNA) mutations enable the inference of clonal relationships among cells. mtDNA can be profiled along with measures of cell state, but has not yet been combined with the massively parallel approaches needed to tackle the complexity of human tissue. Here, we introduce a high-throughput, droplet-based mitochondrial single-cell assay for transposase-accessible chromatin with sequencing (scATAC-seq), a method that combines high-confidence mtDNA mutation calling in thousands of single cells with their concomitant high-quality accessible chromatin profile. This enables the inference of mtDNA heteroplasmy, clonal relationships, cell state and accessible chromatin variation in individual cells. We reveal single-cell variation in heteroplasmy of a pathologic mtDNA variant, which we associate with intra-individual chromatin variability and clonal evolution. We clonally trace thousands of cells from cancers, linking epigenomic variability to subclonal evolution, and infer cellular dynamics of differentiating hematopoietic cells in vitro and in vivo. Taken together, our approach enables the study of cellular population dynamics and clonal properties in vivo.","container-title":"Nature Biotechnology","DOI":"10.1038/s41587-020-0645-6","ISSN":"1546-1696","issue":"4","journalAbbreviation":"Nat Biotechnol","language":"eng","note":"PMID: 32788668\nPMCID: PMC7878580","page":"451-461","source":"PubMed","title":"Massively parallel single-cell mitochondrial DNA genotyping and chromatin profiling","volume":"39","author":[{"family":"Lareau","given":"Caleb A."},{"family":"Ludwig","given":"Leif S."},{"family":"Muus","given":"Christoph"},{"family":"Gohil","given":"Satyen H."},{"family":"Zhao","given":"Tongtong"},{"family":"Chiang","given":"Zachary"},{"family":"Pelka","given":"Karin"},{"family":"Verboon","given":"Jeffrey M."},{"family":"Luo","given":"Wendy"},{"family":"Christian","given":"Elena"},{"family":"Rosebrock","given":"Daniel"},{"family":"Getz","given":"Gad"},{"family":"Boland","given":"Genevieve M."},{"family":"Chen","given":"Fei"},{"family":"Buenrostro","given":"Jason D."},{"family":"Hacohen","given":"Nir"},{"family":"Wu","given":"Catherine J."},{"family":"Aryee","given":"Martin J."},{"family":"Regev","given":"Aviv"},{"family":"Sankaran","given":"Vijay G."}],"issued":{"date-parts":[["2021",4]]}}},{"id":112,"uris":["http://zotero.org/users/3502237/items/26UCGMPH"],"itemData":{"id":112,"type":"article-journal","abstract":"Single-cell measurements of cellular characteristics have been instrumental in understanding the heterogeneous pathways that drive differentiation, cellular responses to signals, and human disease. Recent advances have allowed paired capture of protein abundance and transcriptomic state, but a lack of epigenetic information in these assays has left a missing link to gene regulation. Using the heterogeneous mixture of cells in human peripheral blood as a test case, we developed a novel scATAC-seq workflow that increases signal-to-noise and allows paired measurement of cell surface markers and chromatin accessibility: integrated cellular indexing of chromatin landscape and epitopes, called ICICLE-seq. We extended this approach using a droplet-based multiomics platform to develop a trimodal assay that simultaneously measures transcriptomics (scRNA-seq), epitopes, and chromatin accessibility (scATAC-seq) from thousands of single cells, which we term TEA-seq. Together, these multimodal single-cell assays provide a novel toolkit to identify type-specific gene regulation and expression grounded in phenotypically defined cell types.","container-title":"eLife","DOI":"10.7554/eLife.63632","ISSN":"2050-084X","journalAbbreviation":"eLife","note":"PMID: 33835024\nPMCID: PMC8034981","page":"e63632","source":"PubMed Central","title":"Simultaneous trimodal single-cell measurement of transcripts, epitopes, and chromatin accessibility using TEA-seq","volume":"10","author":[{"family":"Swanson","given":"Elliott"},{"family":"Lord","given":"Cara"},{"family":"Reading","given":"Julian"},{"family":"Heubeck","given":"Alexander T"},{"family":"Genge","given":"Palak C"},{"family":"Thomson","given":"Zachary"},{"family":"Weiss","given":"Morgan DA"},{"family":"Li","given":"Xiao-jun"},{"family":"Savage","given":"Adam K"},{"family":"Green","given":"Richard R"},{"family":"Torgerson","given":"Troy R"},{"family":"Bumol","given":"Thomas F"},{"family":"Graybuck","given":"Lucas T"},{"family":"Skene","given":"Peter J"}]}}],"schema":"https://github.com/citation-style-language/schema/raw/master/csl-citation.json"} </w:instrText>
      </w:r>
      <w:r w:rsidR="006C356D">
        <w:rPr>
          <w:rFonts w:ascii="Arial" w:hAnsi="Arial" w:cs="Arial"/>
          <w:sz w:val="22"/>
          <w:szCs w:val="22"/>
        </w:rPr>
        <w:fldChar w:fldCharType="separate"/>
      </w:r>
      <w:r w:rsidR="008F4440" w:rsidRPr="008F4440">
        <w:rPr>
          <w:rFonts w:ascii="Arial" w:hAnsi="Arial" w:cs="Arial"/>
          <w:kern w:val="0"/>
          <w:sz w:val="22"/>
          <w:vertAlign w:val="superscript"/>
        </w:rPr>
        <w:t>7–9</w:t>
      </w:r>
      <w:r w:rsidR="006C356D">
        <w:rPr>
          <w:rFonts w:ascii="Arial" w:hAnsi="Arial" w:cs="Arial"/>
          <w:sz w:val="22"/>
          <w:szCs w:val="22"/>
        </w:rPr>
        <w:fldChar w:fldCharType="end"/>
      </w:r>
      <w:r w:rsidR="00DA0C8B" w:rsidRPr="00BB71BA">
        <w:rPr>
          <w:rFonts w:ascii="Arial" w:hAnsi="Arial" w:cs="Arial"/>
          <w:sz w:val="22"/>
          <w:szCs w:val="22"/>
        </w:rPr>
        <w:t>.</w:t>
      </w:r>
      <w:r w:rsidR="005C562D" w:rsidRPr="00BB71BA">
        <w:rPr>
          <w:rFonts w:ascii="Arial" w:hAnsi="Arial" w:cs="Arial"/>
          <w:sz w:val="22"/>
          <w:szCs w:val="22"/>
        </w:rPr>
        <w:t xml:space="preserve"> </w:t>
      </w:r>
      <w:r w:rsidR="00BE5232" w:rsidRPr="00BB71BA">
        <w:rPr>
          <w:rFonts w:ascii="Arial" w:hAnsi="Arial" w:cs="Arial"/>
          <w:sz w:val="22"/>
          <w:szCs w:val="22"/>
        </w:rPr>
        <w:t xml:space="preserve">Sample multiplexing, a technique which has been </w:t>
      </w:r>
      <w:r w:rsidR="00A80CB0" w:rsidRPr="00BB71BA">
        <w:rPr>
          <w:rFonts w:ascii="Arial" w:hAnsi="Arial" w:cs="Arial"/>
          <w:sz w:val="22"/>
          <w:szCs w:val="22"/>
        </w:rPr>
        <w:t xml:space="preserve">used </w:t>
      </w:r>
      <w:r w:rsidR="00BE5232" w:rsidRPr="00BB71BA">
        <w:rPr>
          <w:rFonts w:ascii="Arial" w:hAnsi="Arial" w:cs="Arial"/>
          <w:sz w:val="22"/>
          <w:szCs w:val="22"/>
        </w:rPr>
        <w:t>in a variety of applications ranging from mass</w:t>
      </w:r>
      <w:r w:rsidR="00BE5232" w:rsidRPr="00BB71BA">
        <w:rPr>
          <w:rFonts w:ascii="Arial" w:hAnsi="Arial" w:cs="Arial"/>
          <w:sz w:val="22"/>
          <w:szCs w:val="22"/>
        </w:rPr>
        <w:fldChar w:fldCharType="begin"/>
      </w:r>
      <w:r w:rsidR="008F4440">
        <w:rPr>
          <w:rFonts w:ascii="Arial" w:hAnsi="Arial" w:cs="Arial"/>
          <w:sz w:val="22"/>
          <w:szCs w:val="22"/>
        </w:rPr>
        <w:instrText xml:space="preserve"> ADDIN ZOTERO_ITEM CSL_CITATION {"citationID":"Woq2jJDv","properties":{"formattedCitation":"\\super 10\\nosupersub{}","plainCitation":"10","noteIndex":0},"citationItems":[{"id":77,"uris":["http://zotero.org/users/3502237/items/IEKCZUEI"],"itemData":{"id":77,"type":"article-journal","abstract":"Sample barcoding is essential in mass cytometry analysis, since it can eliminate potential procedural variations, enhance throughput, and allow simultaneous sample processing and acquisition. Sample pooling after prior surface staining termed live-cell barcoding is more desirable than intracellular barcoding, where samples are pooled after fixation and permeabilization, since it does not depend on fixation-sensitive antigenic epitopes. In live-cell barcoding, the general approach uses two tags per sample out of a pool of antibodies paired with five palladium (Pd) isotopes in order to preserve appreciable signal-to-noise ratios and achieve higher yields after sample deconvolution. The number of samples that can be pooled in an experiment using live-cell barcoding is limited, due to weak signal intensities associated with Pd isotopes and the relatively low number of available tags. Here, we describe a novel barcoding technique utilizing 10 different tags, seven cadmium (Cd) tags and three Pd tags, with superior signal intensities that do not impinge on lanthanide detection, which enables enhanced pooling of samples with multiple experimental conditions and markedly enhances sample throughput.","container-title":"Scientific Reports","DOI":"10.1038/s41598-021-91816-w","ISSN":"2045-2322","issue":"1","journalAbbreviation":"Sci Rep","language":"en","license":"2021 The Author(s)","note":"number: 1\npublisher: Nature Publishing Group","page":"12388","source":"www.nature.com","title":"Extended live-cell barcoding approach for multiplexed mass cytometry","volume":"11","author":[{"family":"Muftuoglu","given":"Muharrem"},{"family":"Li","given":"Li"},{"family":"Liang","given":"Shaoheng"},{"family":"Mak","given":"Duncan"},{"family":"Lin","given":"Angelique J."},{"family":"Fang","given":"Junxiang"},{"family":"Burks","given":"Jared K."},{"family":"Chen","given":"Ken"},{"family":"Andreeff","given":"Michael"}],"issued":{"date-parts":[["2021",6,11]]}}}],"schema":"https://github.com/citation-style-language/schema/raw/master/csl-citation.json"} </w:instrText>
      </w:r>
      <w:r w:rsidR="00BE5232" w:rsidRPr="00BB71BA">
        <w:rPr>
          <w:rFonts w:ascii="Arial" w:hAnsi="Arial" w:cs="Arial"/>
          <w:sz w:val="22"/>
          <w:szCs w:val="22"/>
        </w:rPr>
        <w:fldChar w:fldCharType="separate"/>
      </w:r>
      <w:r w:rsidR="008F4440" w:rsidRPr="008F4440">
        <w:rPr>
          <w:rFonts w:ascii="Arial" w:hAnsi="Arial" w:cs="Arial"/>
          <w:kern w:val="0"/>
          <w:sz w:val="22"/>
          <w:vertAlign w:val="superscript"/>
        </w:rPr>
        <w:t>10</w:t>
      </w:r>
      <w:r w:rsidR="00BE5232" w:rsidRPr="00BB71BA">
        <w:rPr>
          <w:rFonts w:ascii="Arial" w:hAnsi="Arial" w:cs="Arial"/>
          <w:sz w:val="22"/>
          <w:szCs w:val="22"/>
        </w:rPr>
        <w:fldChar w:fldCharType="end"/>
      </w:r>
      <w:r w:rsidR="00751032" w:rsidRPr="00BB71BA">
        <w:rPr>
          <w:rFonts w:ascii="Arial" w:hAnsi="Arial" w:cs="Arial"/>
          <w:sz w:val="22"/>
          <w:szCs w:val="22"/>
        </w:rPr>
        <w:t xml:space="preserve"> to flow cytometry</w:t>
      </w:r>
      <w:r w:rsidR="00751032" w:rsidRPr="00BB71BA">
        <w:rPr>
          <w:rFonts w:ascii="Arial" w:hAnsi="Arial" w:cs="Arial"/>
          <w:sz w:val="22"/>
          <w:szCs w:val="22"/>
        </w:rPr>
        <w:fldChar w:fldCharType="begin"/>
      </w:r>
      <w:r w:rsidR="008F4440">
        <w:rPr>
          <w:rFonts w:ascii="Arial" w:hAnsi="Arial" w:cs="Arial"/>
          <w:sz w:val="22"/>
          <w:szCs w:val="22"/>
        </w:rPr>
        <w:instrText xml:space="preserve"> ADDIN ZOTERO_ITEM CSL_CITATION {"citationID":"9MApGfXH","properties":{"formattedCitation":"\\super 11,12\\nosupersub{}","plainCitation":"11,12","noteIndex":0},"citationItems":[{"id":79,"uris":["http://zotero.org/users/3502237/items/JBEG65AX"],"itemData":{"id":79,"type":"article-journal","abstract":"Fluorescent cell barcoding (FCB) enables high throughput, high content flow cytometry by multiplexing samples prior to staining and acquisition on the cytometer. Individual cell samples are barcoded, or labeled, with unique signatures of fluorescent dyes so that they can be mixed together, stained, and analyzed as a single sample. By mixing samples prior to staining, antibody consumption is typically reduced 10- to 100-fold. In addition, data robustness is increased through the combination of control and treated samples, which minimizes pipetting error, staining variation, and the need for normalization. Finally, speed of acquisition is enhanced, enabling large profiling experiments to be run with standard cytometer hardware. In this unit, we outline the steps necessary to apply the FCB method to cell lines, as well as primary peripheral blood samples. Important technical considerations, such as choice of barcoding dyes, concentrations, labeling buffers, compensation, and software analysis, are discussed.","container-title":"Current Protocols in Cytometry","DOI":"10.1002/0471142956.cy0631s55","ISSN":"1934-9300","journalAbbreviation":"Curr Protoc Cytom","language":"eng","note":"PMID: 21207359\nPMCID: PMC3036011","page":"6.31.1-6.31.15","source":"PubMed","title":"Fluorescent cell barcoding for multiplex flow cytometry","volume":"Chapter 6","author":[{"family":"Krutzik","given":"Peter O."},{"family":"Clutter","given":"Matthew R."},{"family":"Trejo","given":"Angelica"},{"family":"Nolan","given":"Garry P."}],"issued":{"date-parts":[["2011",1]]}}},{"id":82,"uris":["http://zotero.org/users/3502237/items/7P8DHEEM"],"itemData":{"id":82,"type":"article-journal","abstract":"Flow cytometry was originally established as an automated method for measuring optical or fluorescence characteristics of cells or particles in suspension. With the enormous increase in development of reliable electronics, lasers, micro-fluidics, as well as many advances in immunology and other fields, flow cytometers have become user-friendlier, less-expensive instruments with an increasing importance for both basic research and clinical applications. Conventional uses of flow cytometry include immunophenotyping of blood cells and the analysis of the cell cycle. Importantly, methods for labeling microbeads with unique combinations of fluorescent spectral signatures have made multiplex analysis of soluble analytes (i.e. the ability to detect multiple targets in a single test sample) feasible by flow cytometry. The result is a rapid, high-throughput, sensitive, and reproducible detection technology for a wide range of biomedical applications requiring detection of proteins (in cells and biofluids) and nucleic acids. Thus, novel methods of flow cytometry are becoming important for diagnostic purposes (e.g. identifying multiple clinical biomarkers for a wide range of diseases) as well as for developing novel therapies (e.g. elucidating drug mechanisms and potential toxicities). In addition, flow cytometry for multiplex analysis, coupled with automated sample handling devices, has the potential to significantly enhance proteomics research, particularly analysis of post-translational modifications of proteins, on a large scale. Inherently, flow cytometry methods are strongly rooted in the laws of the physics of optics, fluidics, and electromagnetism. This review article describes principles and early sources of flow cytometry, provides an introduction to the multiplex microbead technology, and discusses its applications and advantages in comparison to other methods. Anticipated future directions, particularly for translational research in medicine, are also discussed.","container-title":"Critical Reviews in Biotechnology","DOI":"10.1080/07388550802688847","ISSN":"0738-8551","issue":"1","note":"publisher: Taylor &amp; Francis\n_eprint: https://doi.org/10.1080/07388550802688847\nPMID: 19514901","page":"29-43","source":"Taylor and Francis+NEJM","title":"Multiplexed microbead immunoassays by flow cytometry for molecular profiling: Basic concepts and proteomics applications","title-short":"Multiplexed microbead immunoassays by flow cytometry for molecular profiling","volume":"29","author":[{"family":"Krishhan","given":"V. V"},{"family":"Khan","given":"Imran H."},{"family":"Luciw","given":"Paul A."}],"issued":{"date-parts":[["2009",3,1]]}}}],"schema":"https://github.com/citation-style-language/schema/raw/master/csl-citation.json"} </w:instrText>
      </w:r>
      <w:r w:rsidR="00751032" w:rsidRPr="00BB71BA">
        <w:rPr>
          <w:rFonts w:ascii="Arial" w:hAnsi="Arial" w:cs="Arial"/>
          <w:sz w:val="22"/>
          <w:szCs w:val="22"/>
        </w:rPr>
        <w:fldChar w:fldCharType="separate"/>
      </w:r>
      <w:r w:rsidR="008F4440" w:rsidRPr="008F4440">
        <w:rPr>
          <w:rFonts w:ascii="Arial" w:hAnsi="Arial" w:cs="Arial"/>
          <w:kern w:val="0"/>
          <w:sz w:val="22"/>
          <w:vertAlign w:val="superscript"/>
        </w:rPr>
        <w:t>11,12</w:t>
      </w:r>
      <w:r w:rsidR="00751032" w:rsidRPr="00BB71BA">
        <w:rPr>
          <w:rFonts w:ascii="Arial" w:hAnsi="Arial" w:cs="Arial"/>
          <w:sz w:val="22"/>
          <w:szCs w:val="22"/>
        </w:rPr>
        <w:fldChar w:fldCharType="end"/>
      </w:r>
      <w:r w:rsidR="00751032" w:rsidRPr="00BB71BA">
        <w:rPr>
          <w:rFonts w:ascii="Arial" w:hAnsi="Arial" w:cs="Arial"/>
          <w:sz w:val="22"/>
          <w:szCs w:val="22"/>
        </w:rPr>
        <w:t xml:space="preserve"> and quantitative proteomics</w:t>
      </w:r>
      <w:r w:rsidR="00751032" w:rsidRPr="00BB71BA">
        <w:rPr>
          <w:rFonts w:ascii="Arial" w:hAnsi="Arial" w:cs="Arial"/>
          <w:sz w:val="22"/>
          <w:szCs w:val="22"/>
        </w:rPr>
        <w:fldChar w:fldCharType="begin"/>
      </w:r>
      <w:r w:rsidR="008F4440">
        <w:rPr>
          <w:rFonts w:ascii="Arial" w:hAnsi="Arial" w:cs="Arial"/>
          <w:sz w:val="22"/>
          <w:szCs w:val="22"/>
        </w:rPr>
        <w:instrText xml:space="preserve"> ADDIN ZOTERO_ITEM CSL_CITATION {"citationID":"Qqu19LFs","properties":{"formattedCitation":"\\super 13\\nosupersub{}","plainCitation":"13","noteIndex":0},"citationItems":[{"id":84,"uris":["http://zotero.org/users/3502237/items/LKBR8BLF"],"itemData":{"id":84,"type":"article-journal","abstract":"Over the last few decades, mass spectrometry-based proteomics has become an increasingly powerful tool that is now able to routinely detect and quantify thousands of proteins. A major advance for global protein quantification was the introduction of isobaric tags, which, in a single experiment, enabled the global quantification of proteins across multiple samples. Herein, these methods are referred to as multiplexed proteomics. The principles, advantages, and drawbacks of various multiplexed proteomics techniques are discussed and compared with alternative approaches. We also discuss how the emerging combination of multiplexing with targeted proteomics might enable the reliable and high-quality quantification of very low abundance proteins across multiple conditions. Lastly, we suggest that fusing multiplexed proteomics with data-independent acquisition approaches might enable the comparison of hundreds of different samples without missing values, while maintaining the superb measurement precision and accuracy obtainable with isobaric tag quantification.","container-title":"Chembiochem: A European Journal of Chemical Biology","DOI":"10.1002/cbic.201800650","ISSN":"1439-7633","issue":"10","journalAbbreviation":"Chembiochem","language":"eng","note":"PMID: 30609196\nPMCID: PMC6520187","page":"1210-1224","source":"PubMed","title":"A Review on Quantitative Multiplexed Proteomics","volume":"20","author":[{"family":"Pappireddi","given":"Nishant"},{"family":"Martin","given":"Lance"},{"family":"Wühr","given":"Martin"}],"issued":{"date-parts":[["2019",5,15]]}}}],"schema":"https://github.com/citation-style-language/schema/raw/master/csl-citation.json"} </w:instrText>
      </w:r>
      <w:r w:rsidR="00751032" w:rsidRPr="00BB71BA">
        <w:rPr>
          <w:rFonts w:ascii="Arial" w:hAnsi="Arial" w:cs="Arial"/>
          <w:sz w:val="22"/>
          <w:szCs w:val="22"/>
        </w:rPr>
        <w:fldChar w:fldCharType="separate"/>
      </w:r>
      <w:r w:rsidR="008F4440" w:rsidRPr="008F4440">
        <w:rPr>
          <w:rFonts w:ascii="Arial" w:hAnsi="Arial" w:cs="Arial"/>
          <w:kern w:val="0"/>
          <w:sz w:val="22"/>
          <w:vertAlign w:val="superscript"/>
        </w:rPr>
        <w:t>13</w:t>
      </w:r>
      <w:r w:rsidR="00751032" w:rsidRPr="00BB71BA">
        <w:rPr>
          <w:rFonts w:ascii="Arial" w:hAnsi="Arial" w:cs="Arial"/>
          <w:sz w:val="22"/>
          <w:szCs w:val="22"/>
        </w:rPr>
        <w:fldChar w:fldCharType="end"/>
      </w:r>
      <w:r w:rsidR="00751032" w:rsidRPr="00BB71BA">
        <w:rPr>
          <w:rFonts w:ascii="Arial" w:hAnsi="Arial" w:cs="Arial"/>
          <w:sz w:val="22"/>
          <w:szCs w:val="22"/>
        </w:rPr>
        <w:t xml:space="preserve">, has </w:t>
      </w:r>
      <w:r w:rsidR="00400FC3" w:rsidRPr="00BB71BA">
        <w:rPr>
          <w:rFonts w:ascii="Arial" w:hAnsi="Arial" w:cs="Arial"/>
          <w:sz w:val="22"/>
          <w:szCs w:val="22"/>
        </w:rPr>
        <w:t>also seen extensive application</w:t>
      </w:r>
      <w:r w:rsidR="00A80CB0" w:rsidRPr="00BB71BA">
        <w:rPr>
          <w:rFonts w:ascii="Arial" w:hAnsi="Arial" w:cs="Arial"/>
          <w:sz w:val="22"/>
          <w:szCs w:val="22"/>
        </w:rPr>
        <w:t xml:space="preserve"> </w:t>
      </w:r>
      <w:r w:rsidR="00400FC3" w:rsidRPr="00BB71BA">
        <w:rPr>
          <w:rFonts w:ascii="Arial" w:hAnsi="Arial" w:cs="Arial"/>
          <w:sz w:val="22"/>
          <w:szCs w:val="22"/>
        </w:rPr>
        <w:t>in the</w:t>
      </w:r>
      <w:r w:rsidR="00A80CB0" w:rsidRPr="00BB71BA">
        <w:rPr>
          <w:rFonts w:ascii="Arial" w:hAnsi="Arial" w:cs="Arial"/>
          <w:sz w:val="22"/>
          <w:szCs w:val="22"/>
        </w:rPr>
        <w:t xml:space="preserve"> </w:t>
      </w:r>
      <w:r w:rsidR="00F4187B">
        <w:rPr>
          <w:rFonts w:ascii="Arial" w:hAnsi="Arial" w:cs="Arial"/>
          <w:sz w:val="22"/>
          <w:szCs w:val="22"/>
        </w:rPr>
        <w:t>single-cell</w:t>
      </w:r>
      <w:r w:rsidR="00A80CB0" w:rsidRPr="00BB71BA">
        <w:rPr>
          <w:rFonts w:ascii="Arial" w:hAnsi="Arial" w:cs="Arial"/>
          <w:sz w:val="22"/>
          <w:szCs w:val="22"/>
        </w:rPr>
        <w:t xml:space="preserve"> </w:t>
      </w:r>
      <w:r w:rsidR="00400FC3" w:rsidRPr="00BB71BA">
        <w:rPr>
          <w:rFonts w:ascii="Arial" w:hAnsi="Arial" w:cs="Arial"/>
          <w:sz w:val="22"/>
          <w:szCs w:val="22"/>
        </w:rPr>
        <w:t>space</w:t>
      </w:r>
      <w:r w:rsidR="00A80CB0" w:rsidRPr="00BB71BA">
        <w:rPr>
          <w:rFonts w:ascii="Arial" w:hAnsi="Arial" w:cs="Arial"/>
          <w:sz w:val="22"/>
          <w:szCs w:val="22"/>
        </w:rPr>
        <w:t xml:space="preserve"> </w:t>
      </w:r>
      <w:r w:rsidR="00CF7CFF" w:rsidRPr="00BB71BA">
        <w:rPr>
          <w:rFonts w:ascii="Arial" w:hAnsi="Arial" w:cs="Arial"/>
          <w:sz w:val="22"/>
          <w:szCs w:val="22"/>
        </w:rPr>
        <w:t>in an attempt to reduce costs and increase throughput</w:t>
      </w:r>
      <w:r w:rsidR="00A80CB0" w:rsidRPr="00BB71BA">
        <w:rPr>
          <w:rFonts w:ascii="Arial" w:hAnsi="Arial" w:cs="Arial"/>
          <w:sz w:val="22"/>
          <w:szCs w:val="22"/>
        </w:rPr>
        <w:fldChar w:fldCharType="begin"/>
      </w:r>
      <w:r w:rsidR="008F4440">
        <w:rPr>
          <w:rFonts w:ascii="Arial" w:hAnsi="Arial" w:cs="Arial"/>
          <w:sz w:val="22"/>
          <w:szCs w:val="22"/>
        </w:rPr>
        <w:instrText xml:space="preserve"> ADDIN ZOTERO_ITEM CSL_CITATION {"citationID":"1S61c4ue","properties":{"formattedCitation":"\\super 14\\uc0\\u8211{}17\\nosupersub{}","plainCitation":"14–17","noteIndex":0},"citationItems":[{"id":42,"uris":["http://zotero.org/users/3502237/items/EHCD7RKF"],"itemData":{"id":42,"type":"chapter","abstract":"Multiplex assays that allow the simultaneous measurement of multiple analytes in small sample quantities have developed into a widely used technology. Their implementation spans across multiple assay systems and can provide readouts of similar quality as the respective single-plex measures, albeit at far higher throughput. Multiplex assay systems are therefore an important element for biomarker discovery and development strategies but analysis of the derived data can face substantial challenges that may limit the possibility of identifying meaningful biological markers. This chapter gives an overview of opportunities and challenges of multiplexed biomarker analysis, in particular from the perspective of machine learning aimed at identification of predictive biological signatures.","container-title":"Multiplex Biomarker Techniques: Methods and Applications","event-place":"New York, NY","ISBN":"978-1-4939-6730-8","note":"DOI: 10.1007/978-1-4939-6730-8_7","page":"115-122","publisher":"Springer New York","publisher-place":"New York, NY","title":"Opportunities and Challenges of Multiplex Assays: A Machine Learning Perspective","URL":"https://doi.org/10.1007/978-1-4939-6730-8_7","author":[{"family":"Chen","given":"Junfang"},{"family":"Schwarz","given":"Emanuel"}],"editor":[{"family":"Guest","given":"Paul C."}],"issued":{"date-parts":[["2017"]]}}},{"id":43,"uris":["http://zotero.org/users/3502237/items/37WGZFNQ"],"itemData":{"id":43,"type":"article-journal","abstract":"Next-generation sequencing technologies are quickly becoming the preferred approach for characterizing and quantifying entire genomes. Even though data  produced from these technologies are proving to be the most informative of any  thus far, very little attention has been paid to fundamental design aspects of  data collection and analysis, namely sampling, randomization, replication, and  blocking. We discuss these concepts in an RNA sequencing framework. Using  simulations we demonstrate the benefits of collecting replicated RNA sequencing  data according to well known statistical designs that partition the sources of  biological and technical variation. Examples of these designs and their  corresponding models are presented with the goal of testing differential  expression.","container-title":"Genetics","DOI":"10.1534/genetics.110.114983","ISSN":"1943-2631 0016-6731","issue":"2","journalAbbreviation":"Genetics","language":"eng","note":"publisher-place: United States\nPMID: 20439781 \nPMCID: PMC2881125","page":"405-416","title":"Statistical design and analysis of RNA sequencing data.","volume":"185","author":[{"family":"Auer","given":"Paul L."},{"family":"Doerge","given":"R. W."}],"issued":{"date-parts":[["2010",6]]}}},{"id":41,"uris":["http://zotero.org/users/3502237/items/BLD7JI7S"],"itemData":{"id":41,"type":"article-journal","abstract":"Single-cell sequencing is widely used in biological and medical studies. However, its application with multiple samples is hindered by inefficient sample processing, high experimental costs, ambiguous identification of true single cells, and technical batch effects. Here, we introduce sample-multiplexing approaches for single-cell sequencing in transcriptomics, epigenomics, genomics, and multiomics. In single-cell transcriptomics, sample multiplexing uses variants of native or artificial features as sample markers, enabling sample pooling and decoding. Such features include: (1) natural genetic variation, (2) nucleotide-barcode anchoring on cellular or nuclear membranes, (3) nucleotide-barcode internalization to the cytoplasm or nucleus, (4) vector-based barcode expression in cells, and (5) nucleotide-barcode incorporation during library construction. Other single-cell omics methods are based on similar concepts, particularly single-cell combinatorial indexing. These methods overcome current challenges, while enabling super-loading of single cells. Finally, selection guidelines are presented that can accelerate technological application.","container-title":"Cellular and Molecular Life Sciences","DOI":"10.1007/s00018-022-04482-0","ISSN":"1420-9071","issue":"8","journalAbbreviation":"Cellular and Molecular Life Sciences","page":"466","title":"Sample-multiplexing approaches for single-cell sequencing","volume":"79","author":[{"family":"Zhang","given":"Yulong"},{"family":"Xu","given":"Siwen"},{"family":"Wen","given":"Zebin"},{"family":"Gao","given":"Jinyu"},{"family":"Li","given":"Shuang"},{"family":"Weissman","given":"Sherman M."},{"family":"Pan","given":"Xinghua"}],"issued":{"date-parts":[["2022",8,5]]}}},{"id":89,"uris":["http://zotero.org/users/3502237/items/USE44ECZ"],"itemData":{"id":89,"type":"article-journal","abstract":"Single-cell RNA sequencing (scRNA-Seq) has emerged as a powerful tool for understanding cellular heterogeneity and function. However the choice of sample multiplexing reagents can impact data quality and experimental outcomes. In this study, we compared various multiplexing reagents, including MULTI-Seq, Hashtag antibody, and CellPlex, across diverse sample types such as human peripheral blood mononuclear cells (PBMCs), mouse embryonic brain and patient-derived xenografts (PDXs). We found that all multiplexing reagents worked well in cell types robust to ex vivo manipulation but suffered from signal-to-noise issues in more delicate sample types. We compared multiple demultiplexing algorithms which differed in performance depending on data quality. We find that minor improvements to laboratory workflows such as titration and rapid processing are critical to optimal performance. We also compared the performance of fixed scRNA-Seq kits and highlight the advantages of the Parse Biosciences kit for fragile samples. Highly multiplexed scRNA-Seq experiments require more sequencing resources, therefore we evaluated CRISPR-based destruction of non-informative genes to enhance sequencing value. Our comprehensive analysis provides insights into the selection of appropriate sample multiplexing reagents and protocols for scRNA-Seq experiments, facilitating more accurate and cost-effective studies.","container-title":"Genomics","DOI":"10.1016/j.ygeno.2024.110793","ISSN":"0888-7543","issue":"2","journalAbbreviation":"Genomics","page":"110793","source":"ScienceDirect","title":"A risk-reward examination of sample multiplexing reagents for single cell RNA-Seq","volume":"116","author":[{"family":"Brown","given":"Daniel V."},{"family":"Anttila","given":"Casey J. A."},{"family":"Ling","given":"Ling"},{"family":"Grave","given":"Patrick"},{"family":"Baldwin","given":"Tracey M."},{"family":"Munnings","given":"Ryan"},{"family":"Farchione","given":"Anthony J."},{"family":"Bryant","given":"Vanessa L."},{"family":"Dunstone","given":"Amelia"},{"family":"Biben","given":"Christine"},{"family":"Taoudi","given":"Samir"},{"family":"Weber","given":"Tom S."},{"family":"Naik","given":"Shalin H."},{"family":"Hadla","given":"Anthony"},{"family":"Barker","given":"Holly E."},{"family":"Vandenberg","given":"Cassandra J."},{"family":"Dall","given":"Genevieve"},{"family":"Scott","given":"Clare L."},{"family":"Moore","given":"Zachery"},{"family":"Whittle","given":"James R."},{"family":"Freytag","given":"Saskia"},{"family":"Best","given":"Sarah A."},{"family":"Papenfuss","given":"Anthony T."},{"family":"Olechnowicz","given":"Sam W. Z."},{"family":"MacRaild","given":"Sarah E."},{"family":"Wilcox","given":"Stephen"},{"family":"Hickey","given":"Peter F."},{"family":"Amann-Zalcenstein","given":"Daniela"},{"family":"Bowden","given":"Rory"}],"issued":{"date-parts":[["2024",3,1]]}}}],"schema":"https://github.com/citation-style-language/schema/raw/master/csl-citation.json"} </w:instrText>
      </w:r>
      <w:r w:rsidR="00A80CB0" w:rsidRPr="00BB71BA">
        <w:rPr>
          <w:rFonts w:ascii="Arial" w:hAnsi="Arial" w:cs="Arial"/>
          <w:sz w:val="22"/>
          <w:szCs w:val="22"/>
        </w:rPr>
        <w:fldChar w:fldCharType="separate"/>
      </w:r>
      <w:r w:rsidR="008F4440" w:rsidRPr="008F4440">
        <w:rPr>
          <w:rFonts w:ascii="Arial" w:hAnsi="Arial" w:cs="Arial"/>
          <w:kern w:val="0"/>
          <w:sz w:val="22"/>
          <w:vertAlign w:val="superscript"/>
        </w:rPr>
        <w:t>14–17</w:t>
      </w:r>
      <w:r w:rsidR="00A80CB0" w:rsidRPr="00BB71BA">
        <w:rPr>
          <w:rFonts w:ascii="Arial" w:hAnsi="Arial" w:cs="Arial"/>
          <w:sz w:val="22"/>
          <w:szCs w:val="22"/>
        </w:rPr>
        <w:fldChar w:fldCharType="end"/>
      </w:r>
      <w:r w:rsidR="00C11D03" w:rsidRPr="00BB71BA">
        <w:rPr>
          <w:rFonts w:ascii="Arial" w:hAnsi="Arial" w:cs="Arial"/>
          <w:sz w:val="22"/>
          <w:szCs w:val="22"/>
        </w:rPr>
        <w:t xml:space="preserve">. </w:t>
      </w:r>
      <w:r w:rsidR="00943B31" w:rsidRPr="00BB71BA">
        <w:rPr>
          <w:rFonts w:ascii="Arial" w:hAnsi="Arial" w:cs="Arial"/>
          <w:sz w:val="22"/>
          <w:szCs w:val="22"/>
        </w:rPr>
        <w:t>Given the high cost</w:t>
      </w:r>
      <w:r w:rsidR="00026FA1" w:rsidRPr="00BB71BA">
        <w:rPr>
          <w:rFonts w:ascii="Arial" w:hAnsi="Arial" w:cs="Arial"/>
          <w:sz w:val="22"/>
          <w:szCs w:val="22"/>
        </w:rPr>
        <w:t>-</w:t>
      </w:r>
      <w:r w:rsidR="00943B31" w:rsidRPr="00BB71BA">
        <w:rPr>
          <w:rFonts w:ascii="Arial" w:hAnsi="Arial" w:cs="Arial"/>
          <w:sz w:val="22"/>
          <w:szCs w:val="22"/>
        </w:rPr>
        <w:t>per</w:t>
      </w:r>
      <w:r w:rsidR="00026FA1" w:rsidRPr="00BB71BA">
        <w:rPr>
          <w:rFonts w:ascii="Arial" w:hAnsi="Arial" w:cs="Arial"/>
          <w:sz w:val="22"/>
          <w:szCs w:val="22"/>
        </w:rPr>
        <w:t>-</w:t>
      </w:r>
      <w:r w:rsidR="00943B31" w:rsidRPr="00BB71BA">
        <w:rPr>
          <w:rFonts w:ascii="Arial" w:hAnsi="Arial" w:cs="Arial"/>
          <w:sz w:val="22"/>
          <w:szCs w:val="22"/>
        </w:rPr>
        <w:t xml:space="preserve">cell of </w:t>
      </w:r>
      <w:r w:rsidR="00F4187B">
        <w:rPr>
          <w:rFonts w:ascii="Arial" w:hAnsi="Arial" w:cs="Arial"/>
          <w:sz w:val="22"/>
          <w:szCs w:val="22"/>
        </w:rPr>
        <w:t>single-cell</w:t>
      </w:r>
      <w:r w:rsidR="00943B31" w:rsidRPr="00BB71BA">
        <w:rPr>
          <w:rFonts w:ascii="Arial" w:hAnsi="Arial" w:cs="Arial"/>
          <w:sz w:val="22"/>
          <w:szCs w:val="22"/>
        </w:rPr>
        <w:t xml:space="preserve"> experiments, however, and the rarity of cell subsets which are commonly studied, </w:t>
      </w:r>
      <w:r w:rsidR="00D6338A" w:rsidRPr="00BB71BA">
        <w:rPr>
          <w:rFonts w:ascii="Arial" w:hAnsi="Arial" w:cs="Arial"/>
          <w:sz w:val="22"/>
          <w:szCs w:val="22"/>
        </w:rPr>
        <w:t xml:space="preserve">accurate sample demultiplexing and high cell recovery is a priority. </w:t>
      </w:r>
      <w:r w:rsidR="00464744" w:rsidRPr="00BB71BA">
        <w:rPr>
          <w:rFonts w:ascii="Arial" w:hAnsi="Arial" w:cs="Arial"/>
          <w:sz w:val="22"/>
          <w:szCs w:val="22"/>
        </w:rPr>
        <w:t xml:space="preserve">Furthermore, whereas most multiplexing techniques in other </w:t>
      </w:r>
      <w:r w:rsidR="008616A5">
        <w:rPr>
          <w:rFonts w:ascii="Arial" w:hAnsi="Arial" w:cs="Arial"/>
          <w:sz w:val="22"/>
          <w:szCs w:val="22"/>
        </w:rPr>
        <w:t xml:space="preserve">single-cell </w:t>
      </w:r>
      <w:r w:rsidR="00464744" w:rsidRPr="00BB71BA">
        <w:rPr>
          <w:rFonts w:ascii="Arial" w:hAnsi="Arial" w:cs="Arial"/>
          <w:sz w:val="22"/>
          <w:szCs w:val="22"/>
        </w:rPr>
        <w:t xml:space="preserve">applications </w:t>
      </w:r>
      <w:r w:rsidR="008616A5">
        <w:rPr>
          <w:rFonts w:ascii="Arial" w:hAnsi="Arial" w:cs="Arial"/>
          <w:sz w:val="22"/>
          <w:szCs w:val="22"/>
        </w:rPr>
        <w:t xml:space="preserve">like flow or mass cytometry </w:t>
      </w:r>
      <w:r w:rsidR="005935A6" w:rsidRPr="00BB71BA">
        <w:rPr>
          <w:rFonts w:ascii="Arial" w:hAnsi="Arial" w:cs="Arial"/>
          <w:sz w:val="22"/>
          <w:szCs w:val="22"/>
        </w:rPr>
        <w:t xml:space="preserve">involve </w:t>
      </w:r>
      <w:r w:rsidR="008616A5">
        <w:rPr>
          <w:rFonts w:ascii="Arial" w:hAnsi="Arial" w:cs="Arial"/>
          <w:sz w:val="22"/>
          <w:szCs w:val="22"/>
        </w:rPr>
        <w:t xml:space="preserve">direct </w:t>
      </w:r>
      <w:r w:rsidR="005935A6" w:rsidRPr="00BB71BA">
        <w:rPr>
          <w:rFonts w:ascii="Arial" w:hAnsi="Arial" w:cs="Arial"/>
          <w:sz w:val="22"/>
          <w:szCs w:val="22"/>
        </w:rPr>
        <w:t xml:space="preserve">staining </w:t>
      </w:r>
      <w:r w:rsidR="003C5A8D">
        <w:rPr>
          <w:rFonts w:ascii="Arial" w:hAnsi="Arial" w:cs="Arial"/>
          <w:sz w:val="22"/>
          <w:szCs w:val="22"/>
        </w:rPr>
        <w:t>with a cell dye</w:t>
      </w:r>
      <w:r w:rsidR="005935A6" w:rsidRPr="00BB71BA">
        <w:rPr>
          <w:rFonts w:ascii="Arial" w:hAnsi="Arial" w:cs="Arial"/>
          <w:sz w:val="22"/>
          <w:szCs w:val="22"/>
        </w:rPr>
        <w:t xml:space="preserve">, </w:t>
      </w:r>
      <w:r w:rsidR="00F4187B">
        <w:rPr>
          <w:rFonts w:ascii="Arial" w:hAnsi="Arial" w:cs="Arial"/>
          <w:sz w:val="22"/>
          <w:szCs w:val="22"/>
        </w:rPr>
        <w:t>single-cell</w:t>
      </w:r>
      <w:r w:rsidR="005935A6" w:rsidRPr="00BB71BA">
        <w:rPr>
          <w:rFonts w:ascii="Arial" w:hAnsi="Arial" w:cs="Arial"/>
          <w:sz w:val="22"/>
          <w:szCs w:val="22"/>
        </w:rPr>
        <w:t xml:space="preserve"> multiplexing is </w:t>
      </w:r>
      <w:r w:rsidR="00B83722" w:rsidRPr="00BB71BA">
        <w:rPr>
          <w:rFonts w:ascii="Arial" w:hAnsi="Arial" w:cs="Arial"/>
          <w:sz w:val="22"/>
          <w:szCs w:val="22"/>
        </w:rPr>
        <w:t xml:space="preserve">carried out either by staining cells with an antibody against a ubiquitous surface protein (such as </w:t>
      </w:r>
      <w:r w:rsidR="00B83722" w:rsidRPr="00BB71BA">
        <w:rPr>
          <w:rFonts w:ascii="Arial" w:hAnsi="Arial" w:cs="Arial"/>
          <w:sz w:val="22"/>
          <w:szCs w:val="22"/>
        </w:rPr>
        <w:sym w:font="Symbol" w:char="F062"/>
      </w:r>
      <w:r w:rsidR="00B83722" w:rsidRPr="00BB71BA">
        <w:rPr>
          <w:rFonts w:ascii="Arial" w:hAnsi="Arial" w:cs="Arial"/>
          <w:sz w:val="22"/>
          <w:szCs w:val="22"/>
        </w:rPr>
        <w:t>2-microglobulin</w:t>
      </w:r>
      <w:r w:rsidR="00A17DAF" w:rsidRPr="00BB71BA">
        <w:rPr>
          <w:rFonts w:ascii="Arial" w:hAnsi="Arial" w:cs="Arial"/>
          <w:sz w:val="22"/>
          <w:szCs w:val="22"/>
        </w:rPr>
        <w:t xml:space="preserve">, which is expressed on all nucleated cells </w:t>
      </w:r>
      <w:r w:rsidR="00B83722" w:rsidRPr="00BB71BA">
        <w:rPr>
          <w:rFonts w:ascii="Arial" w:hAnsi="Arial" w:cs="Arial"/>
          <w:sz w:val="22"/>
          <w:szCs w:val="22"/>
        </w:rPr>
        <w:t>in humans)</w:t>
      </w:r>
      <w:r w:rsidR="003A1A05" w:rsidRPr="00BB71BA">
        <w:rPr>
          <w:rFonts w:ascii="Arial" w:hAnsi="Arial" w:cs="Arial"/>
          <w:sz w:val="22"/>
          <w:szCs w:val="22"/>
        </w:rPr>
        <w:t xml:space="preserve"> conjugated to a short oligonucleotide tag</w:t>
      </w:r>
      <w:r w:rsidR="003A1A05" w:rsidRPr="00BB71BA">
        <w:rPr>
          <w:rFonts w:ascii="Arial" w:hAnsi="Arial" w:cs="Arial"/>
          <w:sz w:val="22"/>
          <w:szCs w:val="22"/>
        </w:rPr>
        <w:fldChar w:fldCharType="begin"/>
      </w:r>
      <w:r w:rsidR="008F4440">
        <w:rPr>
          <w:rFonts w:ascii="Arial" w:hAnsi="Arial" w:cs="Arial"/>
          <w:sz w:val="22"/>
          <w:szCs w:val="22"/>
        </w:rPr>
        <w:instrText xml:space="preserve"> ADDIN ZOTERO_ITEM CSL_CITATION {"citationID":"km6kNIx0","properties":{"formattedCitation":"\\super 18\\nosupersub{}","plainCitation":"18","noteIndex":0},"citationItems":[{"id":40,"uris":["http://zotero.org/users/3502237/items/LXZXTBPH"],"itemData":{"id":40,"type":"article-journal","abstract":"Despite rapid developments in single cell sequencing, sample-specific batch effects, detection of cell multiplets, and experimental costs remain outstanding challenges. Here, we introduce Cell Hashing, where oligo-tagged antibodies against ubiquitously expressed surface proteins uniquely label cells from distinct samples, which can be subsequently pooled. By sequencing these tags alongside the cellular transcriptome, we can assign each cell to its original sample, robustly identify cross-sample multiplets, and “super-load” commercial droplet-based systems for significant cost reduction. We validate our approach using a complementary genetic approach and demonstrate how hashing can generalize the benefits of single cell multiplexing to diverse samples and experimental designs.","container-title":"Genome Biology","DOI":"10.1186/s13059-018-1603-1","ISSN":"1474-760X","issue":"1","journalAbbreviation":"Genome Biology","page":"224","title":"Cell Hashing with barcoded antibodies enables multiplexing and doublet detection for single cell genomics","volume":"19","author":[{"family":"Stoeckius","given":"Marlon"},{"family":"Zheng","given":"Shiwei"},{"family":"Houck-Loomis","given":"Brian"},{"family":"Hao","given":"Stephanie"},{"family":"Yeung","given":"Bertrand Z."},{"family":"Mauck","given":"William M."},{"family":"Smibert","given":"Peter"},{"family":"Satija","given":"Rahul"}],"issued":{"date-parts":[["2018",12,19]]}}}],"schema":"https://github.com/citation-style-language/schema/raw/master/csl-citation.json"} </w:instrText>
      </w:r>
      <w:r w:rsidR="003A1A05" w:rsidRPr="00BB71BA">
        <w:rPr>
          <w:rFonts w:ascii="Arial" w:hAnsi="Arial" w:cs="Arial"/>
          <w:sz w:val="22"/>
          <w:szCs w:val="22"/>
        </w:rPr>
        <w:fldChar w:fldCharType="separate"/>
      </w:r>
      <w:r w:rsidR="008F4440" w:rsidRPr="008F4440">
        <w:rPr>
          <w:rFonts w:ascii="Arial" w:hAnsi="Arial" w:cs="Arial"/>
          <w:kern w:val="0"/>
          <w:sz w:val="22"/>
          <w:vertAlign w:val="superscript"/>
        </w:rPr>
        <w:t>18</w:t>
      </w:r>
      <w:r w:rsidR="003A1A05" w:rsidRPr="00BB71BA">
        <w:rPr>
          <w:rFonts w:ascii="Arial" w:hAnsi="Arial" w:cs="Arial"/>
          <w:sz w:val="22"/>
          <w:szCs w:val="22"/>
        </w:rPr>
        <w:fldChar w:fldCharType="end"/>
      </w:r>
      <w:r w:rsidR="003A1A05" w:rsidRPr="00BB71BA">
        <w:rPr>
          <w:rFonts w:ascii="Arial" w:hAnsi="Arial" w:cs="Arial"/>
          <w:sz w:val="22"/>
          <w:szCs w:val="22"/>
        </w:rPr>
        <w:t xml:space="preserve"> or </w:t>
      </w:r>
      <w:r w:rsidR="00A17DAF" w:rsidRPr="00BB71BA">
        <w:rPr>
          <w:rFonts w:ascii="Arial" w:hAnsi="Arial" w:cs="Arial"/>
          <w:sz w:val="22"/>
          <w:szCs w:val="22"/>
        </w:rPr>
        <w:t xml:space="preserve">by </w:t>
      </w:r>
      <w:r w:rsidR="00217988" w:rsidRPr="00BB71BA">
        <w:rPr>
          <w:rFonts w:ascii="Arial" w:hAnsi="Arial" w:cs="Arial"/>
          <w:sz w:val="22"/>
          <w:szCs w:val="22"/>
        </w:rPr>
        <w:t>oligonucleotide-conjugated lipids, which can incorporate directly into cell plasma membranes</w:t>
      </w:r>
      <w:r w:rsidR="00217988" w:rsidRPr="00BB71BA">
        <w:rPr>
          <w:rFonts w:ascii="Arial" w:hAnsi="Arial" w:cs="Arial"/>
          <w:sz w:val="22"/>
          <w:szCs w:val="22"/>
        </w:rPr>
        <w:fldChar w:fldCharType="begin"/>
      </w:r>
      <w:r w:rsidR="008F4440">
        <w:rPr>
          <w:rFonts w:ascii="Arial" w:hAnsi="Arial" w:cs="Arial"/>
          <w:sz w:val="22"/>
          <w:szCs w:val="22"/>
        </w:rPr>
        <w:instrText xml:space="preserve"> ADDIN ZOTERO_ITEM CSL_CITATION {"citationID":"k3a78beK","properties":{"formattedCitation":"\\super 19\\nosupersub{}","plainCitation":"19","noteIndex":0},"citationItems":[{"id":87,"uris":["http://zotero.org/users/3502237/items/CMNC23BU"],"itemData":{"id":87,"type":"article-journal","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container-title":"Nature Methods","DOI":"10.1038/s41592-019-0433-8","ISSN":"1548-7105","issue":"7","journalAbbreviation":"Nat Methods","language":"en","license":"2019 The Author(s), under exclusive licence to Springer Nature America, Inc.","note":"number: 7\npublisher: Nature Publishing Group","page":"619-626","source":"www.nature.com","title":"MULTI-seq: sample multiplexing for single-cell RNA sequencing using lipid-tagged indices","title-short":"MULTI-seq","volume":"16","author":[{"family":"McGinnis","given":"Christopher S."},{"family":"Patterson","given":"David M."},{"family":"Winkler","given":"Juliane"},{"family":"Conrad","given":"Daniel N."},{"family":"Hein","given":"Marco Y."},{"family":"Srivastava","given":"Vasudha"},{"family":"Hu","given":"Jennifer L."},{"family":"Murrow","given":"Lyndsay M."},{"family":"Weissman","given":"Jonathan S."},{"family":"Werb","given":"Zena"},{"family":"Chow","given":"Eric D."},{"family":"Gartner","given":"Zev J."}],"issued":{"date-parts":[["2019",7]]}}}],"schema":"https://github.com/citation-style-language/schema/raw/master/csl-citation.json"} </w:instrText>
      </w:r>
      <w:r w:rsidR="00217988" w:rsidRPr="00BB71BA">
        <w:rPr>
          <w:rFonts w:ascii="Arial" w:hAnsi="Arial" w:cs="Arial"/>
          <w:sz w:val="22"/>
          <w:szCs w:val="22"/>
        </w:rPr>
        <w:fldChar w:fldCharType="separate"/>
      </w:r>
      <w:r w:rsidR="008F4440" w:rsidRPr="008F4440">
        <w:rPr>
          <w:rFonts w:ascii="Arial" w:hAnsi="Arial" w:cs="Arial"/>
          <w:kern w:val="0"/>
          <w:sz w:val="22"/>
          <w:vertAlign w:val="superscript"/>
        </w:rPr>
        <w:t>19</w:t>
      </w:r>
      <w:r w:rsidR="00217988" w:rsidRPr="00BB71BA">
        <w:rPr>
          <w:rFonts w:ascii="Arial" w:hAnsi="Arial" w:cs="Arial"/>
          <w:sz w:val="22"/>
          <w:szCs w:val="22"/>
        </w:rPr>
        <w:fldChar w:fldCharType="end"/>
      </w:r>
      <w:r w:rsidR="00217988" w:rsidRPr="00BB71BA">
        <w:rPr>
          <w:rFonts w:ascii="Arial" w:hAnsi="Arial" w:cs="Arial"/>
          <w:sz w:val="22"/>
          <w:szCs w:val="22"/>
        </w:rPr>
        <w:t xml:space="preserve">. </w:t>
      </w:r>
      <w:r w:rsidR="00215BA6">
        <w:rPr>
          <w:rFonts w:ascii="Arial" w:hAnsi="Arial" w:cs="Arial"/>
          <w:sz w:val="22"/>
          <w:szCs w:val="22"/>
        </w:rPr>
        <w:t>Cells can also be demultiplexed if they are genetically distinct by using single nucleotide polymorphisms</w:t>
      </w:r>
      <w:r w:rsidR="00995E0E">
        <w:rPr>
          <w:rFonts w:ascii="Arial" w:hAnsi="Arial" w:cs="Arial"/>
          <w:sz w:val="22"/>
          <w:szCs w:val="22"/>
        </w:rPr>
        <w:fldChar w:fldCharType="begin"/>
      </w:r>
      <w:r w:rsidR="008F4440">
        <w:rPr>
          <w:rFonts w:ascii="Arial" w:hAnsi="Arial" w:cs="Arial"/>
          <w:sz w:val="22"/>
          <w:szCs w:val="22"/>
        </w:rPr>
        <w:instrText xml:space="preserve"> ADDIN ZOTERO_ITEM CSL_CITATION {"citationID":"3aADEfTA","properties":{"formattedCitation":"\\super 20,21\\nosupersub{}","plainCitation":"20,21","noteIndex":0},"citationItems":[{"id":92,"uris":["http://zotero.org/users/3502237/items/B4KG7RGJ"],"itemData":{"id":92,"type":"article-journal","abstract":"Multiplexed single-cell RNA-seq analysis of multiple samples using pooling is a promising experimental design, offering increased throughput while allowing to overcome batch variation. To reconstruct the sample identify of each cell, genetic variants that segregate between the samples in the pool have been proposed as natural barcode for cell demultiplexing. Existing demultiplexing strategies rely on availability of complete genotype data from the pooled samples, which limits the applicability of such methods, in particular when genetic variation is not the primary object of study. To address this, we here present Vireo, a computationally efficient Bayesian model to demultiplex single-cell data from pooled experimental designs. Uniquely, our model can be applied in settings when only partial or no genotype information is available. Using pools based on synthetic mixtures and results on real data, we demonstrate the robustness of Vireo and illustrate the utility of multiplexed experimental designs for common expression analyses.","container-title":"Genome Biology","DOI":"10.1186/s13059-019-1865-2","ISSN":"1474-760X","issue":"1","journalAbbreviation":"Genome Biol","language":"eng","note":"PMID: 31836005\nPMCID: PMC6909514","page":"273","source":"PubMed","title":"Vireo: Bayesian demultiplexing of pooled single-cell RNA-seq data without genotype reference","title-short":"Vireo","volume":"20","author":[{"family":"Huang","given":"Yuanhua"},{"family":"McCarthy","given":"Davis J."},{"family":"Stegle","given":"Oliver"}],"issued":{"date-parts":[["2019",12,13]]}}},{"id":95,"uris":["http://zotero.org/users/3502237/items/A9J3CD5N"],"itemData":{"id":95,"type":"article-journal","abstract":"Droplet single-cell RNA-seq is applied to large numbers of pooled samples from unrelated individuals.","container-title":"Nature Biotechnology","DOI":"10.1038/nbt.4042","ISSN":"1546-1696","issue":"1","journalAbbreviation":"Nat Biotechnol","language":"en","license":"2017 Springer Nature America, Inc.","note":"number: 1\npublisher: Nature Publishing Group","page":"89-94","source":"www.nature.com","title":"Multiplexed droplet single-cell RNA-sequencing using natural genetic variation","volume":"36","author":[{"family":"Kang","given":"Hyun Min"},{"family":"Subramaniam","given":"Meena"},{"family":"Targ","given":"Sasha"},{"family":"Nguyen","given":"Michelle"},{"family":"Maliskova","given":"Lenka"},{"family":"McCarthy","given":"Elizabeth"},{"family":"Wan","given":"Eunice"},{"family":"Wong","given":"Simon"},{"family":"Byrnes","given":"Lauren"},{"family":"Lanata","given":"Cristina M."},{"family":"Gate","given":"Rachel E."},{"family":"Mostafavi","given":"Sara"},{"family":"Marson","given":"Alexander"},{"family":"Zaitlen","given":"Noah"},{"family":"Criswell","given":"Lindsey A."},{"family":"Ye","given":"Chun Jimmie"}],"issued":{"date-parts":[["2018",1]]}}}],"schema":"https://github.com/citation-style-language/schema/raw/master/csl-citation.json"} </w:instrText>
      </w:r>
      <w:r w:rsidR="00995E0E">
        <w:rPr>
          <w:rFonts w:ascii="Arial" w:hAnsi="Arial" w:cs="Arial"/>
          <w:sz w:val="22"/>
          <w:szCs w:val="22"/>
        </w:rPr>
        <w:fldChar w:fldCharType="separate"/>
      </w:r>
      <w:r w:rsidR="008F4440" w:rsidRPr="008F4440">
        <w:rPr>
          <w:rFonts w:ascii="Arial" w:hAnsi="Arial" w:cs="Arial"/>
          <w:kern w:val="0"/>
          <w:sz w:val="22"/>
          <w:vertAlign w:val="superscript"/>
        </w:rPr>
        <w:t>20,21</w:t>
      </w:r>
      <w:r w:rsidR="00995E0E">
        <w:rPr>
          <w:rFonts w:ascii="Arial" w:hAnsi="Arial" w:cs="Arial"/>
          <w:sz w:val="22"/>
          <w:szCs w:val="22"/>
        </w:rPr>
        <w:fldChar w:fldCharType="end"/>
      </w:r>
      <w:r w:rsidR="00215BA6">
        <w:rPr>
          <w:rFonts w:ascii="Arial" w:hAnsi="Arial" w:cs="Arial"/>
          <w:sz w:val="22"/>
          <w:szCs w:val="22"/>
        </w:rPr>
        <w:t xml:space="preserve">, though </w:t>
      </w:r>
      <w:r w:rsidR="00995E0E">
        <w:rPr>
          <w:rFonts w:ascii="Arial" w:hAnsi="Arial" w:cs="Arial"/>
          <w:sz w:val="22"/>
          <w:szCs w:val="22"/>
        </w:rPr>
        <w:t xml:space="preserve">this can be complicated </w:t>
      </w:r>
      <w:r w:rsidR="009C5C1D">
        <w:rPr>
          <w:rFonts w:ascii="Arial" w:hAnsi="Arial" w:cs="Arial"/>
          <w:sz w:val="22"/>
          <w:szCs w:val="22"/>
        </w:rPr>
        <w:t>by</w:t>
      </w:r>
      <w:r w:rsidR="00995E0E">
        <w:rPr>
          <w:rFonts w:ascii="Arial" w:hAnsi="Arial" w:cs="Arial"/>
          <w:sz w:val="22"/>
          <w:szCs w:val="22"/>
        </w:rPr>
        <w:t xml:space="preserve"> the relative sparsity of single cell read</w:t>
      </w:r>
      <w:r w:rsidR="009C5C1D">
        <w:rPr>
          <w:rFonts w:ascii="Arial" w:hAnsi="Arial" w:cs="Arial"/>
          <w:sz w:val="22"/>
          <w:szCs w:val="22"/>
        </w:rPr>
        <w:t>s and sequencing errors.</w:t>
      </w:r>
      <w:r w:rsidR="00CB6144">
        <w:rPr>
          <w:rFonts w:ascii="Arial" w:hAnsi="Arial" w:cs="Arial"/>
          <w:sz w:val="22"/>
          <w:szCs w:val="22"/>
        </w:rPr>
        <w:t xml:space="preserve"> All these factors have motivated the development of many different bioinformatic tools to computationally demultiplex single cell data with </w:t>
      </w:r>
      <w:r w:rsidR="000422E9">
        <w:rPr>
          <w:rFonts w:ascii="Arial" w:hAnsi="Arial" w:cs="Arial"/>
          <w:sz w:val="22"/>
          <w:szCs w:val="22"/>
        </w:rPr>
        <w:t>greater accuracy</w:t>
      </w:r>
      <w:r w:rsidR="002C595F">
        <w:rPr>
          <w:rFonts w:ascii="Arial" w:hAnsi="Arial" w:cs="Arial"/>
          <w:sz w:val="22"/>
          <w:szCs w:val="22"/>
        </w:rPr>
        <w:fldChar w:fldCharType="begin"/>
      </w:r>
      <w:r w:rsidR="008F4440">
        <w:rPr>
          <w:rFonts w:ascii="Arial" w:hAnsi="Arial" w:cs="Arial"/>
          <w:sz w:val="22"/>
          <w:szCs w:val="22"/>
        </w:rPr>
        <w:instrText xml:space="preserve"> ADDIN ZOTERO_ITEM CSL_CITATION {"citationID":"6QHjf2Vb","properties":{"formattedCitation":"\\super 19,22\\uc0\\u8211{}28\\nosupersub{}","plainCitation":"19,22–28","noteIndex":0},"citationItems":[{"id":87,"uris":["http://zotero.org/users/3502237/items/CMNC23BU"],"itemData":{"id":87,"type":"article-journal","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container-title":"Nature Methods","DOI":"10.1038/s41592-019-0433-8","ISSN":"1548-7105","issue":"7","journalAbbreviation":"Nat Methods","language":"en","license":"2019 The Author(s), under exclusive licence to Springer Nature America, Inc.","note":"number: 7\npublisher: Nature Publishing Group","page":"619-626","source":"www.nature.com","title":"MULTI-seq: sample multiplexing for single-cell RNA sequencing using lipid-tagged indices","title-short":"MULTI-seq","volume":"16","author":[{"family":"McGinnis","given":"Christopher S."},{"family":"Patterson","given":"David M."},{"family":"Winkler","given":"Juliane"},{"family":"Conrad","given":"Daniel N."},{"family":"Hein","given":"Marco Y."},{"family":"Srivastava","given":"Vasudha"},{"family":"Hu","given":"Jennifer L."},{"family":"Murrow","given":"Lyndsay M."},{"family":"Weissman","given":"Jonathan S."},{"family":"Werb","given":"Zena"},{"family":"Chow","given":"Eric D."},{"family":"Gartner","given":"Zev J."}],"issued":{"date-parts":[["2019",7]]}}},{"id":44,"uris":["http://zotero.org/users/3502237/items/2WWAPYN4"],"itemData":{"id":44,"type":"article-journal","abstract":"MOTIVATION: Single-cell sequencing methods provide previously impossible resolution into the transcriptome of individual cells. Cell hashing reduces  single-cell sequencing costs by increasing capacity on droplet-based platforms.  Cell hashing methods rely on demultiplexing algorithms to accurately classify  droplets; however, assumptions underlying these algorithms limit accuracy of  demultiplexing, ultimately impacting the quality of single-cell sequencing  analyses. RESULTS: We present Bimodal Flexible Fitting (BFF) demultiplexing  algorithms BFFcluster and BFFraw, a novel class of algorithms that rely on the  single inviolable assumption that barcode count distributions are bimodal. We  integrated these and other algorithms into cellhashR, a new R package that  provides integrated QC and a single command to execute and compare multiple  demultiplexing algorithms. We demonstrate that BFFcluster demultiplexing is both  tunable and insensitive to issues with poorly behaved data that can confound  other algorithms. Using two well-characterized reference datasets, we demonstrate  that demultiplexing with BFF algorithms is accurate and consistent for both  well-behaved and poorly behaved input data. AVAILABILITY AND IMPLEMENTATION:  cellhashR is available as an R package at https://github.com/BimberLab/cellhashR.  cellhashR version 1.0.3 was used for the analyses in this manuscript and is  archived on Zenodo at https://www.doi.org/10.5281/zenodo.6402477. SUPPLEMENTARY  INFORMATION: Supplementary data are available at Bioinformatics online.","container-title":"Bioinformatics (Oxford, England)","DOI":"10.1093/bioinformatics/btac213","ISSN":"1367-4811 1367-4803","issue":"10","journalAbbreviation":"Bioinformatics","language":"eng","license":"© The Author(s) 2022. Published by Oxford University Press. All rights reserved. For permissions, please e-mail: journals.permissions@oup.com.","note":"publisher-place: England\nPMID: 35561167 \nPMCID: PMC9113275","page":"2791-2801","title":"BFF and cellhashR: analysis tools for accurate demultiplexing of cell hashing data.","volume":"38","author":[{"family":"Boggy","given":"Gregory J."},{"family":"McElfresh","given":"G. W."},{"family":"Mahyari","given":"Eisa"},{"family":"Ventura","given":"Abigail B."},{"family":"Hansen","given":"Scott G."},{"family":"Picker","given":"Louis J."},{"family":"Bimber","given":"Benjamin N."}],"issued":{"date-parts":[["2022",5,13]]}}},{"id":66,"uris":["http://zotero.org/users/3502237/items/VXG4L5WB"],"itemData":{"id":66,"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1097-4172 0092-8674","issue":"13","journalAbbreviation":"Cell","language":"eng","license":"Copyright © 2021 The Authors. Published by Elsevier Inc. All rights reserved.","note":"publisher-place: United States\nPMID: 34062119 \nPMCID: PMC8238499","page":"3573-3587.e29","title":"Integrated analysis of multimodal single-cell data.","volume":"184","author":[{"family":"Hao","given":"Yuhan"},{"family":"Hao","given":"Stephanie"},{"family":"Andersen-Nissen","given":"Erica"},{"family":"Mauck","given":"William M. 3rd"},{"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id":45,"uris":["http://zotero.org/users/3502237/items/BXGC6TJ6"],"itemData":{"id":45,"type":"article-journal","abstract":"Droplet-based single-cell RNA sequencing protocols have dramatically increased the throughput of single-cell transcriptomics studies. A key computational  challenge when processing these data is to distinguish libraries for real cells  from empty droplets. Here, we describe a new statistical method for calling cells  from droplet-based data, based on detecting significant deviations from the  expression profile of the ambient solution. Using simulations, we demonstrate  that EmptyDrops has greater power than existing approaches while controlling the  false discovery rate among detected cells. Our method also retains distinct cell  types that would have been discarded by existing methods in several real data  sets.","container-title":"Genome biology","DOI":"10.1186/s13059-019-1662-y","ISSN":"1474-760X 1474-7596","issue":"1","journalAbbreviation":"Genome Biol","language":"eng","note":"publisher-place: England\nPMID: 30902100 \nPMCID: PMC6431044","page":"63","title":"EmptyDrops: distinguishing cells from empty droplets in droplet-based single-cell RNA sequencing data.","volume":"20","author":[{"family":"Lun","given":"Aaron T. L."},{"family":"Riesenfeld","given":"Samantha"},{"family":"Andrews","given":"Tallulah"},{"family":"Dao","given":"The Phuong"},{"family":"Gomes","given":"Tomas"},{"family":"Marioni","given":"John C."}],"issued":{"date-parts":[["2019",3,22]]}}},{"id":46,"uris":["http://zotero.org/users/3502237/items/7VSCWJQ4"],"itemData":{"id":46,"type":"article-journal","abstract":"Identifying and removing multiplets are essential to improving the scalability and the reliability of single cell RNA sequencing (scRNA-seq). Multiplets create  artificial cell types in the dataset. We propose a Gaussian mixture model-based  multiplet identification method, GMM-Demux. GMM-Demux accurately identifies and  removes multiplets through sample barcoding, including cell hashing and  MULTI-seq. GMM-Demux uses a droplet formation model to authenticate putative cell  types discovered from a scRNA-seq dataset. We generate two in-house cell-hashing  datasets and compared GMM-Demux against three state-of-the-art sample barcoding  classifiers. We show that GMM-Demux is stable and highly accurate and recognizes  9 multiplet-induced fake cell types in a PBMC dataset.","container-title":"Genome biology","DOI":"10.1186/s13059-020-02084-2","ISSN":"1474-760X 1474-7596","issue":"1","journalAbbreviation":"Genome Biol","language":"eng","note":"publisher-place: England\nPMID: 32731885 \nPMCID: PMC7393741","page":"188","title":"GMM-Demux: sample demultiplexing, multiplet detection, experiment planning, and novel cell-type verification in single cell sequencing.","volume":"21","author":[{"family":"Xin","given":"Hongyi"},{"family":"Lian","given":"Qiuyu"},{"family":"Jiang","given":"Yale"},{"family":"Luo","given":"Jiadi"},{"family":"Wang","given":"Xinjun"},{"family":"Erb","given":"Carla"},{"family":"Xu","given":"Zhongli"},{"family":"Zhang","given":"Xiaoyi"},{"family":"Heidrich-O'Hare","given":"Elisa"},{"family":"Yan","given":"Qi"},{"family":"Duerr","given":"Richard H."},{"family":"Chen","given":"Kong"},{"family":"Chen","given":"Wei"}],"issued":{"date-parts":[["2020",7,30]]}}},{"id":48,"uris":["http://zotero.org/users/3502237/items/BTGHEVVS"],"itemData":{"id":48,"type":"article","abstract":"MOTIVATION: Droplet-based single-cell RNA sequencing (scRNA-seq) is widely used in biomedical research to interrogate the transcriptomes of single cells on a  large scale. Pooling and processing cells from different samples together can  reduce costs and batch effects. In order to pool cells, cells are often first  labeled with hashtag oligonucleotides (HTOs). These HTOs are sequenced along with  the cells' RNA in the droplets and are subsequently used to computationally  assign each droplet to its sample of origin, which is referred to as  demultiplexing. Accurate demultiplexing is crucial and can be challenging due to  background HTOs, low-quality cells/cell debris, and multiplets. RESULTS: A new  demultiplexing method, demuxmix, based on negative binomial regression mixture  models is introduced. The method implements two significant improvements. First,  demuxmix's probabilistic classification framework provides error probabilities  for droplet assignments that can be used to discard uncertain droplets and inform  about the quality of the HTO data and the demultiplexing success. Second,  demuxmix utilizes the positive association between detected genes in the RNA  library and HTO counts to explain parts of the variance in the HTO data resulting  in improved droplet assignments. The improved performance of demuxmix compared to  existing demultiplexing methods is assessed on real and simulated data. Finally,  the feasibility of accurately demultiplexing experimental designs where  non-labeled cells are pooled with labeled cells is demonstrated. AVAILABILITY:  R/Bioconductor package demuxmix ( https://doi.org/doi:10.18129/B9.bioc.demuxmix  ).","DOI":"10.1101/2023.01.27.525961","event-place":"United States","language":"eng","note":"journalAbbreviation: bioRxiv\npage: 2023.01.27.525961\ncontainer-title: bioRxiv : the preprint server for biology\nPMID: 36747615 \nPMCID: PMC9901175","publisher-place":"United States","title":"demuxmix: Demultiplexing oligonucleotide-barcoded single-cell RNA sequencing data with regression mixture models.","author":[{"family":"Klein","given":"Hans-Ulrich"}],"issued":{"date-parts":[["2023",1,29]]}}},{"id":73,"uris":["http://zotero.org/users/3502237/items/65ELRFSW"],"itemData":{"id":73,"type":"article-journal","abstract":"Single-nucleus RNA-seq (snRNA-seq) enables the interrogation of cellular states in complex tissues that are challenging to dissociate or are frozen, and opens the way to human genetics studies, clinical trials, and precise cell atlases of large organs. However, such applications are currently limited by batch effects, processing, and costs. Here, we present an approach for multiplexing snRNA-seq, using sample-barcoded antibodies to uniquely label nuclei from distinct samples. Comparing human brain cortex samples profiled with or without hashing antibodies, we demonstrate that nucleus hashing does not significantly alter recovered profiles. We develop DemuxEM, a computational tool that detects inter-sample multiplets and assigns singlets to their sample of origin, and validate its accuracy using sex-specific gene expression, species-mixing and natural genetic variation. Our approach will facilitate tissue atlases of isogenic model organisms or from multiple biopsies or longitudinal samples of one donor, and large-scale perturbation screens.","container-title":"Nature Communications","DOI":"10.1038/s41467-019-10756-2","ISSN":"2041-1723","issue":"1","journalAbbreviation":"Nat Commun","language":"en","license":"2019 The Author(s)","note":"number: 1\npublisher: Nature Publishing Group","page":"2907","source":"www.nature.com","title":"Nuclei multiplexing with barcoded antibodies for single-nucleus genomics","volume":"10","author":[{"family":"Gaublomme","given":"Jellert T."},{"family":"Li","given":"Bo"},{"family":"McCabe","given":"Cristin"},{"family":"Knecht","given":"Abigail"},{"family":"Yang","given":"Yiming"},{"family":"Drokhlyansky","given":"Eugene"},{"family":"Van Wittenberghe","given":"Nicholas"},{"family":"Waldman","given":"Julia"},{"family":"Dionne","given":"Danielle"},{"family":"Nguyen","given":"Lan"},{"family":"De Jager","given":"Philip L."},{"family":"Yeung","given":"Bertrand"},{"family":"Zhao","given":"Xinfang"},{"family":"Habib","given":"Naomi"},{"family":"Rozenblatt-Rosen","given":"Orit"},{"family":"Regev","given":"Aviv"}],"issued":{"date-parts":[["2019",7,2]]}}},{"id":49,"uris":["http://zotero.org/users/3502237/items/7RJXH747"],"itemData":{"id":49,"type":"article-journal","abstract":"Single-cell RNA sequencing (scRNA-seq) measurements of gene expression enable an unprecedented high-resolution view into cellular state. However, current methods  often result in two or more cells that share the same cell-identifying barcode;  these \"doublets\" violate the fundamental premise of single-cell technology and  can lead to incorrect inferences. Here, we describe Solo, a semi-supervised deep  learning approach that identifies doublets with greater accuracy than existing  methods. Solo embeds cells unsupervised using a variational autoencoder and then  appends a feed-forward neural network layer to the encoder to form a supervised  classifier. We train this classifier to distinguish simulated doublets from the  observed data. Solo can be applied in combination with experimental doublet  detection methods to further purify scRNA-seq data to true single cells. It is  freely available from https://github.com/calico/solo. A record of this paper's  transparent peer review process is included in the Supplemental Information.","container-title":"Cell systems","DOI":"10.1016/j.cels.2020.05.010","ISSN":"2405-4720 2405-4712","issue":"1","journalAbbreviation":"Cell Syst","language":"eng","license":"Copyright © 2020 The Authors. Published by Elsevier Inc. All rights reserved.","note":"publisher-place: United States\nPMID: 32592658","page":"95-101.e5","title":"Solo: Doublet Identification in Single-Cell RNA-Seq via Semi-Supervised Deep Learning.","volume":"11","author":[{"family":"Bernstein","given":"Nicholas J."},{"family":"Fong","given":"Nicole L."},{"family":"Lam","given":"Irene"},{"family":"Roy","given":"Margaret A."},{"family":"Hendrickson","given":"David G."},{"family":"Kelley","given":"David R."}],"issued":{"date-parts":[["2020",7,22]]}}}],"schema":"https://github.com/citation-style-language/schema/raw/master/csl-citation.json"} </w:instrText>
      </w:r>
      <w:r w:rsidR="002C595F">
        <w:rPr>
          <w:rFonts w:ascii="Arial" w:hAnsi="Arial" w:cs="Arial"/>
          <w:sz w:val="22"/>
          <w:szCs w:val="22"/>
        </w:rPr>
        <w:fldChar w:fldCharType="separate"/>
      </w:r>
      <w:r w:rsidR="008F4440" w:rsidRPr="008F4440">
        <w:rPr>
          <w:rFonts w:ascii="Arial" w:hAnsi="Arial" w:cs="Arial"/>
          <w:kern w:val="0"/>
          <w:sz w:val="22"/>
          <w:vertAlign w:val="superscript"/>
        </w:rPr>
        <w:t>19,22–28</w:t>
      </w:r>
      <w:r w:rsidR="002C595F">
        <w:rPr>
          <w:rFonts w:ascii="Arial" w:hAnsi="Arial" w:cs="Arial"/>
          <w:sz w:val="22"/>
          <w:szCs w:val="22"/>
        </w:rPr>
        <w:fldChar w:fldCharType="end"/>
      </w:r>
      <w:r w:rsidR="000422E9">
        <w:rPr>
          <w:rFonts w:ascii="Arial" w:hAnsi="Arial" w:cs="Arial"/>
          <w:sz w:val="22"/>
          <w:szCs w:val="22"/>
        </w:rPr>
        <w:t>.</w:t>
      </w:r>
    </w:p>
    <w:p w14:paraId="2C9517A8" w14:textId="77777777" w:rsidR="000422E9" w:rsidRDefault="000422E9" w:rsidP="00BB71BA">
      <w:pPr>
        <w:pStyle w:val="NoSpacing"/>
        <w:jc w:val="both"/>
        <w:rPr>
          <w:rFonts w:ascii="Arial" w:hAnsi="Arial" w:cs="Arial"/>
          <w:sz w:val="22"/>
          <w:szCs w:val="22"/>
        </w:rPr>
      </w:pPr>
    </w:p>
    <w:p w14:paraId="05676DDC" w14:textId="4ACA494F" w:rsidR="00CC31FA" w:rsidRDefault="005C1487" w:rsidP="00BB71BA">
      <w:pPr>
        <w:pStyle w:val="NoSpacing"/>
        <w:jc w:val="both"/>
        <w:rPr>
          <w:rFonts w:ascii="Arial" w:hAnsi="Arial" w:cs="Arial"/>
          <w:sz w:val="22"/>
          <w:szCs w:val="22"/>
        </w:rPr>
      </w:pPr>
      <w:r>
        <w:rPr>
          <w:rFonts w:ascii="Arial" w:hAnsi="Arial" w:cs="Arial"/>
          <w:sz w:val="22"/>
          <w:szCs w:val="22"/>
        </w:rPr>
        <w:t>Given</w:t>
      </w:r>
      <w:r w:rsidR="002C595F">
        <w:rPr>
          <w:rFonts w:ascii="Arial" w:hAnsi="Arial" w:cs="Arial"/>
          <w:sz w:val="22"/>
          <w:szCs w:val="22"/>
        </w:rPr>
        <w:t xml:space="preserve"> the </w:t>
      </w:r>
      <w:r w:rsidR="00C2733F">
        <w:rPr>
          <w:rFonts w:ascii="Arial" w:hAnsi="Arial" w:cs="Arial"/>
          <w:sz w:val="22"/>
          <w:szCs w:val="22"/>
        </w:rPr>
        <w:t>abundance</w:t>
      </w:r>
      <w:r w:rsidR="002C595F">
        <w:rPr>
          <w:rFonts w:ascii="Arial" w:hAnsi="Arial" w:cs="Arial"/>
          <w:sz w:val="22"/>
          <w:szCs w:val="22"/>
        </w:rPr>
        <w:t xml:space="preserve"> of tools available</w:t>
      </w:r>
      <w:r w:rsidR="007412AF">
        <w:rPr>
          <w:rFonts w:ascii="Arial" w:hAnsi="Arial" w:cs="Arial"/>
          <w:sz w:val="22"/>
          <w:szCs w:val="22"/>
        </w:rPr>
        <w:t xml:space="preserve">, there is the need for </w:t>
      </w:r>
      <w:r w:rsidR="00D95230">
        <w:rPr>
          <w:rFonts w:ascii="Arial" w:hAnsi="Arial" w:cs="Arial"/>
          <w:sz w:val="22"/>
          <w:szCs w:val="22"/>
        </w:rPr>
        <w:t xml:space="preserve">a systematic </w:t>
      </w:r>
      <w:r>
        <w:rPr>
          <w:rFonts w:ascii="Arial" w:hAnsi="Arial" w:cs="Arial"/>
          <w:sz w:val="22"/>
          <w:szCs w:val="22"/>
        </w:rPr>
        <w:t>comparison</w:t>
      </w:r>
      <w:r w:rsidR="00D95230">
        <w:rPr>
          <w:rFonts w:ascii="Arial" w:hAnsi="Arial" w:cs="Arial"/>
          <w:sz w:val="22"/>
          <w:szCs w:val="22"/>
        </w:rPr>
        <w:t xml:space="preserve"> of performance under different </w:t>
      </w:r>
      <w:r>
        <w:rPr>
          <w:rFonts w:ascii="Arial" w:hAnsi="Arial" w:cs="Arial"/>
          <w:sz w:val="22"/>
          <w:szCs w:val="22"/>
        </w:rPr>
        <w:t>experimental conditions</w:t>
      </w:r>
      <w:r w:rsidR="00124897">
        <w:rPr>
          <w:rFonts w:ascii="Arial" w:hAnsi="Arial" w:cs="Arial"/>
          <w:sz w:val="22"/>
          <w:szCs w:val="22"/>
        </w:rPr>
        <w:t>.</w:t>
      </w:r>
      <w:r w:rsidR="002A5803">
        <w:rPr>
          <w:rFonts w:ascii="Arial" w:hAnsi="Arial" w:cs="Arial"/>
          <w:sz w:val="22"/>
          <w:szCs w:val="22"/>
        </w:rPr>
        <w:t xml:space="preserve"> </w:t>
      </w:r>
      <w:r w:rsidR="004B5062">
        <w:rPr>
          <w:rFonts w:ascii="Arial" w:hAnsi="Arial" w:cs="Arial"/>
          <w:sz w:val="22"/>
          <w:szCs w:val="22"/>
        </w:rPr>
        <w:t>One such benchmarking study was carried out recently</w:t>
      </w:r>
      <w:r w:rsidR="004E25FF">
        <w:rPr>
          <w:rFonts w:ascii="Arial" w:hAnsi="Arial" w:cs="Arial"/>
          <w:sz w:val="22"/>
          <w:szCs w:val="22"/>
        </w:rPr>
        <w:t xml:space="preserve"> by researchers </w:t>
      </w:r>
      <w:r w:rsidR="004B5062">
        <w:rPr>
          <w:rFonts w:ascii="Arial" w:hAnsi="Arial" w:cs="Arial"/>
          <w:sz w:val="22"/>
          <w:szCs w:val="22"/>
        </w:rPr>
        <w:t>at the University of Melbourne</w:t>
      </w:r>
      <w:r w:rsidR="00EE5A55">
        <w:rPr>
          <w:rFonts w:ascii="Arial" w:hAnsi="Arial" w:cs="Arial"/>
          <w:sz w:val="22"/>
          <w:szCs w:val="22"/>
        </w:rPr>
        <w:fldChar w:fldCharType="begin"/>
      </w:r>
      <w:r w:rsidR="008F4440">
        <w:rPr>
          <w:rFonts w:ascii="Arial" w:hAnsi="Arial" w:cs="Arial"/>
          <w:sz w:val="22"/>
          <w:szCs w:val="22"/>
        </w:rPr>
        <w:instrText xml:space="preserve"> ADDIN ZOTERO_ITEM CSL_CITATION {"citationID":"c37PrPqG","properties":{"formattedCitation":"\\super 29\\nosupersub{}","plainCitation":"29","noteIndex":0},"citationItems":[{"id":106,"uris":["http://zotero.org/users/3502237/items/SGRBSJRW"],"itemData":{"id":106,"type":"article-journal","abstract":"Sample multiplexing is often used to reduce cost and limit batch effects in single-cell RNA sequencing (scRNA-seq) experiments. A commonly used multiplexing technique involves tagging cells prior to pooling with a hashtag oligo (HTO) that can be sequenced along with the cells’ RNA to determine their sample of origin. Several tools have been developed to demultiplex HTO sequencing data and assign cells to samples. In this study, we critically assess the performance of seven HTO demultiplexing tools: hashedDrops, HTODemux, GMM-Demux, demuxmix, deMULTIplex, BFF (bimodal flexible fitting) and HashSolo. The comparison uses data sets where each sample has also been demultiplexed using genetic variants from the RNA, enabling comparison of HTO demultiplexing techniques against complementary data from the genetic ‘ground truth’. We find that all methods perform similarly where HTO labelling is of high quality, but methods that assume a bimodal count distribution perform poorly on lower quality data. We also suggest heuristic approaches for assessing the quality of HTO counts in an scRNA-seq experiment.","container-title":"NAR Genomics and Bioinformatics","DOI":"10.1093/nargab/lqad086","ISSN":"2631-9268","issue":"4","journalAbbreviation":"NAR Genom Bioinform","note":"PMID: 37829177\nPMCID: PMC10566318","page":"lqad086","source":"PubMed Central","title":"Benchmarking single-cell hashtag oligo demultiplexing methods","volume":"5","author":[{"family":"Howitt","given":"George"},{"family":"Feng","given":"Yuzhou"},{"family":"Tobar","given":"Lucas"},{"family":"Vassiliadis","given":"Dane"},{"family":"Hickey","given":"Peter"},{"family":"Dawson","given":"Mark A"},{"family":"Ranganathan","given":"Sarath"},{"family":"Shanthikumar","given":"Shivanthan"},{"family":"Neeland","given":"Melanie"},{"family":"Maksimovic","given":"Jovana"},{"family":"Oshlack","given":"Alicia"}],"issued":{"date-parts":[["2023",10,11]]}}}],"schema":"https://github.com/citation-style-language/schema/raw/master/csl-citation.json"} </w:instrText>
      </w:r>
      <w:r w:rsidR="00EE5A55">
        <w:rPr>
          <w:rFonts w:ascii="Arial" w:hAnsi="Arial" w:cs="Arial"/>
          <w:sz w:val="22"/>
          <w:szCs w:val="22"/>
        </w:rPr>
        <w:fldChar w:fldCharType="separate"/>
      </w:r>
      <w:r w:rsidR="008F4440" w:rsidRPr="008F4440">
        <w:rPr>
          <w:rFonts w:ascii="Arial" w:hAnsi="Arial" w:cs="Arial"/>
          <w:kern w:val="0"/>
          <w:sz w:val="22"/>
          <w:vertAlign w:val="superscript"/>
        </w:rPr>
        <w:t>29</w:t>
      </w:r>
      <w:r w:rsidR="00EE5A55">
        <w:rPr>
          <w:rFonts w:ascii="Arial" w:hAnsi="Arial" w:cs="Arial"/>
          <w:sz w:val="22"/>
          <w:szCs w:val="22"/>
        </w:rPr>
        <w:fldChar w:fldCharType="end"/>
      </w:r>
      <w:r w:rsidR="00F70449">
        <w:rPr>
          <w:rFonts w:ascii="Arial" w:hAnsi="Arial" w:cs="Arial"/>
          <w:sz w:val="22"/>
          <w:szCs w:val="22"/>
        </w:rPr>
        <w:t xml:space="preserve">, which served as the inspiration </w:t>
      </w:r>
      <w:r w:rsidR="00823A0F">
        <w:rPr>
          <w:rFonts w:ascii="Arial" w:hAnsi="Arial" w:cs="Arial"/>
          <w:sz w:val="22"/>
          <w:szCs w:val="22"/>
        </w:rPr>
        <w:t>for this project</w:t>
      </w:r>
      <w:r w:rsidR="00BD07B0">
        <w:rPr>
          <w:rFonts w:ascii="Arial" w:hAnsi="Arial" w:cs="Arial"/>
          <w:sz w:val="22"/>
          <w:szCs w:val="22"/>
        </w:rPr>
        <w:t xml:space="preserve">; nevertheless, </w:t>
      </w:r>
      <w:r w:rsidR="00F002A8">
        <w:rPr>
          <w:rFonts w:ascii="Arial" w:hAnsi="Arial" w:cs="Arial"/>
          <w:sz w:val="22"/>
          <w:szCs w:val="22"/>
        </w:rPr>
        <w:t xml:space="preserve">exploration of other </w:t>
      </w:r>
      <w:r w:rsidR="00087F3F">
        <w:rPr>
          <w:rFonts w:ascii="Arial" w:hAnsi="Arial" w:cs="Arial"/>
          <w:sz w:val="22"/>
          <w:szCs w:val="22"/>
        </w:rPr>
        <w:t xml:space="preserve">experimental parameters would necessitate the acquisition of another dataset, which may prove </w:t>
      </w:r>
      <w:r w:rsidR="00FA4315">
        <w:rPr>
          <w:rFonts w:ascii="Arial" w:hAnsi="Arial" w:cs="Arial"/>
          <w:sz w:val="22"/>
          <w:szCs w:val="22"/>
        </w:rPr>
        <w:t>costly and impractical. Therefore, in th</w:t>
      </w:r>
      <w:r w:rsidR="003212CF">
        <w:rPr>
          <w:rFonts w:ascii="Arial" w:hAnsi="Arial" w:cs="Arial"/>
          <w:sz w:val="22"/>
          <w:szCs w:val="22"/>
        </w:rPr>
        <w:t>is project I will develop a framework for generating simulated count datasets,</w:t>
      </w:r>
      <w:r w:rsidR="00B45B60">
        <w:rPr>
          <w:rFonts w:ascii="Arial" w:hAnsi="Arial" w:cs="Arial"/>
          <w:sz w:val="22"/>
          <w:szCs w:val="22"/>
        </w:rPr>
        <w:t xml:space="preserve"> which can be modified in the future to perturb the experimental condition of choice</w:t>
      </w:r>
      <w:r w:rsidR="00293BA0">
        <w:rPr>
          <w:rFonts w:ascii="Arial" w:hAnsi="Arial" w:cs="Arial"/>
          <w:sz w:val="22"/>
          <w:szCs w:val="22"/>
        </w:rPr>
        <w:t xml:space="preserve">. In addition, I will </w:t>
      </w:r>
      <w:r w:rsidR="003212CF">
        <w:rPr>
          <w:rFonts w:ascii="Arial" w:hAnsi="Arial" w:cs="Arial"/>
          <w:sz w:val="22"/>
          <w:szCs w:val="22"/>
        </w:rPr>
        <w:t>benchmark six computational algorithms</w:t>
      </w:r>
      <w:r w:rsidR="006E2961">
        <w:rPr>
          <w:rFonts w:ascii="Arial" w:hAnsi="Arial" w:cs="Arial"/>
          <w:sz w:val="22"/>
          <w:szCs w:val="22"/>
        </w:rPr>
        <w:t xml:space="preserve"> with different underlying statistical assumptions</w:t>
      </w:r>
      <w:r w:rsidR="003212CF">
        <w:rPr>
          <w:rFonts w:ascii="Arial" w:hAnsi="Arial" w:cs="Arial"/>
          <w:sz w:val="22"/>
          <w:szCs w:val="22"/>
        </w:rPr>
        <w:t>: 1) bimodal flexible fitting raw (BFF_raw)</w:t>
      </w:r>
      <w:r w:rsidR="009A2415">
        <w:rPr>
          <w:rFonts w:ascii="Arial" w:hAnsi="Arial" w:cs="Arial"/>
          <w:sz w:val="22"/>
          <w:szCs w:val="22"/>
        </w:rPr>
        <w:fldChar w:fldCharType="begin"/>
      </w:r>
      <w:r w:rsidR="008F4440">
        <w:rPr>
          <w:rFonts w:ascii="Arial" w:hAnsi="Arial" w:cs="Arial"/>
          <w:sz w:val="22"/>
          <w:szCs w:val="22"/>
        </w:rPr>
        <w:instrText xml:space="preserve"> ADDIN ZOTERO_ITEM CSL_CITATION {"citationID":"dtKfSk6N","properties":{"formattedCitation":"\\super 22\\nosupersub{}","plainCitation":"22","noteIndex":0},"citationItems":[{"id":44,"uris":["http://zotero.org/users/3502237/items/2WWAPYN4"],"itemData":{"id":44,"type":"article-journal","abstract":"MOTIVATION: Single-cell sequencing methods provide previously impossible resolution into the transcriptome of individual cells. Cell hashing reduces  single-cell sequencing costs by increasing capacity on droplet-based platforms.  Cell hashing methods rely on demultiplexing algorithms to accurately classify  droplets; however, assumptions underlying these algorithms limit accuracy of  demultiplexing, ultimately impacting the quality of single-cell sequencing  analyses. RESULTS: We present Bimodal Flexible Fitting (BFF) demultiplexing  algorithms BFFcluster and BFFraw, a novel class of algorithms that rely on the  single inviolable assumption that barcode count distributions are bimodal. We  integrated these and other algorithms into cellhashR, a new R package that  provides integrated QC and a single command to execute and compare multiple  demultiplexing algorithms. We demonstrate that BFFcluster demultiplexing is both  tunable and insensitive to issues with poorly behaved data that can confound  other algorithms. Using two well-characterized reference datasets, we demonstrate  that demultiplexing with BFF algorithms is accurate and consistent for both  well-behaved and poorly behaved input data. AVAILABILITY AND IMPLEMENTATION:  cellhashR is available as an R package at https://github.com/BimberLab/cellhashR.  cellhashR version 1.0.3 was used for the analyses in this manuscript and is  archived on Zenodo at https://www.doi.org/10.5281/zenodo.6402477. SUPPLEMENTARY  INFORMATION: Supplementary data are available at Bioinformatics online.","container-title":"Bioinformatics (Oxford, England)","DOI":"10.1093/bioinformatics/btac213","ISSN":"1367-4811 1367-4803","issue":"10","journalAbbreviation":"Bioinformatics","language":"eng","license":"© The Author(s) 2022. Published by Oxford University Press. All rights reserved. For permissions, please e-mail: journals.permissions@oup.com.","note":"publisher-place: England\nPMID: 35561167 \nPMCID: PMC9113275","page":"2791-2801","title":"BFF and cellhashR: analysis tools for accurate demultiplexing of cell hashing data.","volume":"38","author":[{"family":"Boggy","given":"Gregory J."},{"family":"McElfresh","given":"G. W."},{"family":"Mahyari","given":"Eisa"},{"family":"Ventura","given":"Abigail B."},{"family":"Hansen","given":"Scott G."},{"family":"Picker","given":"Louis J."},{"family":"Bimber","given":"Benjamin N."}],"issued":{"date-parts":[["2022",5,13]]}}}],"schema":"https://github.com/citation-style-language/schema/raw/master/csl-citation.json"} </w:instrText>
      </w:r>
      <w:r w:rsidR="009A2415">
        <w:rPr>
          <w:rFonts w:ascii="Arial" w:hAnsi="Arial" w:cs="Arial"/>
          <w:sz w:val="22"/>
          <w:szCs w:val="22"/>
        </w:rPr>
        <w:fldChar w:fldCharType="separate"/>
      </w:r>
      <w:r w:rsidR="008F4440" w:rsidRPr="008F4440">
        <w:rPr>
          <w:rFonts w:ascii="Arial" w:hAnsi="Arial" w:cs="Arial"/>
          <w:kern w:val="0"/>
          <w:sz w:val="22"/>
          <w:vertAlign w:val="superscript"/>
        </w:rPr>
        <w:t>22</w:t>
      </w:r>
      <w:r w:rsidR="009A2415">
        <w:rPr>
          <w:rFonts w:ascii="Arial" w:hAnsi="Arial" w:cs="Arial"/>
          <w:sz w:val="22"/>
          <w:szCs w:val="22"/>
        </w:rPr>
        <w:fldChar w:fldCharType="end"/>
      </w:r>
      <w:r w:rsidR="003212CF">
        <w:rPr>
          <w:rFonts w:ascii="Arial" w:hAnsi="Arial" w:cs="Arial"/>
          <w:sz w:val="22"/>
          <w:szCs w:val="22"/>
        </w:rPr>
        <w:t xml:space="preserve">, which assumes </w:t>
      </w:r>
      <w:r w:rsidR="006E2961">
        <w:rPr>
          <w:rFonts w:ascii="Arial" w:hAnsi="Arial" w:cs="Arial"/>
          <w:sz w:val="22"/>
          <w:szCs w:val="22"/>
        </w:rPr>
        <w:t xml:space="preserve">an inherently </w:t>
      </w:r>
      <w:r w:rsidR="00E74F1C">
        <w:rPr>
          <w:rFonts w:ascii="Arial" w:hAnsi="Arial" w:cs="Arial"/>
          <w:sz w:val="22"/>
          <w:szCs w:val="22"/>
        </w:rPr>
        <w:t>bimodal distribution</w:t>
      </w:r>
      <w:r w:rsidR="001147E8">
        <w:rPr>
          <w:rFonts w:ascii="Arial" w:hAnsi="Arial" w:cs="Arial"/>
          <w:sz w:val="22"/>
          <w:szCs w:val="22"/>
        </w:rPr>
        <w:t xml:space="preserve"> and sets a threshold which divides the data into positive and negative distributions</w:t>
      </w:r>
      <w:r w:rsidR="00E74F1C">
        <w:rPr>
          <w:rFonts w:ascii="Arial" w:hAnsi="Arial" w:cs="Arial"/>
          <w:sz w:val="22"/>
          <w:szCs w:val="22"/>
        </w:rPr>
        <w:t xml:space="preserve">; 2) BFF_cluster, which </w:t>
      </w:r>
      <w:r w:rsidR="00EB27F5">
        <w:rPr>
          <w:rFonts w:ascii="Arial" w:hAnsi="Arial" w:cs="Arial"/>
          <w:sz w:val="22"/>
          <w:szCs w:val="22"/>
        </w:rPr>
        <w:t xml:space="preserve">operates under a similar assumption as BFF_raw but with an additional bimodal quantile normalization step before </w:t>
      </w:r>
      <w:r w:rsidR="006B367E">
        <w:rPr>
          <w:rFonts w:ascii="Arial" w:hAnsi="Arial" w:cs="Arial"/>
          <w:sz w:val="22"/>
          <w:szCs w:val="22"/>
        </w:rPr>
        <w:t>determination of a threshold; 3) GMM-Demux</w:t>
      </w:r>
      <w:r w:rsidR="0014749A">
        <w:rPr>
          <w:rFonts w:ascii="Arial" w:hAnsi="Arial" w:cs="Arial"/>
          <w:sz w:val="22"/>
          <w:szCs w:val="22"/>
        </w:rPr>
        <w:fldChar w:fldCharType="begin"/>
      </w:r>
      <w:r w:rsidR="008F4440">
        <w:rPr>
          <w:rFonts w:ascii="Arial" w:hAnsi="Arial" w:cs="Arial"/>
          <w:sz w:val="22"/>
          <w:szCs w:val="22"/>
        </w:rPr>
        <w:instrText xml:space="preserve"> ADDIN ZOTERO_ITEM CSL_CITATION {"citationID":"XNtgtoCH","properties":{"formattedCitation":"\\super 25\\nosupersub{}","plainCitation":"25","noteIndex":0},"citationItems":[{"id":46,"uris":["http://zotero.org/users/3502237/items/7VSCWJQ4"],"itemData":{"id":46,"type":"article-journal","abstract":"Identifying and removing multiplets are essential to improving the scalability and the reliability of single cell RNA sequencing (scRNA-seq). Multiplets create  artificial cell types in the dataset. We propose a Gaussian mixture model-based  multiplet identification method, GMM-Demux. GMM-Demux accurately identifies and  removes multiplets through sample barcoding, including cell hashing and  MULTI-seq. GMM-Demux uses a droplet formation model to authenticate putative cell  types discovered from a scRNA-seq dataset. We generate two in-house cell-hashing  datasets and compared GMM-Demux against three state-of-the-art sample barcoding  classifiers. We show that GMM-Demux is stable and highly accurate and recognizes  9 multiplet-induced fake cell types in a PBMC dataset.","container-title":"Genome biology","DOI":"10.1186/s13059-020-02084-2","ISSN":"1474-760X 1474-7596","issue":"1","journalAbbreviation":"Genome Biol","language":"eng","note":"publisher-place: England\nPMID: 32731885 \nPMCID: PMC7393741","page":"188","title":"GMM-Demux: sample demultiplexing, multiplet detection, experiment planning, and novel cell-type verification in single cell sequencing.","volume":"21","author":[{"family":"Xin","given":"Hongyi"},{"family":"Lian","given":"Qiuyu"},{"family":"Jiang","given":"Yale"},{"family":"Luo","given":"Jiadi"},{"family":"Wang","given":"Xinjun"},{"family":"Erb","given":"Carla"},{"family":"Xu","given":"Zhongli"},{"family":"Zhang","given":"Xiaoyi"},{"family":"Heidrich-O'Hare","given":"Elisa"},{"family":"Yan","given":"Qi"},{"family":"Duerr","given":"Richard H."},{"family":"Chen","given":"Kong"},{"family":"Chen","given":"Wei"}],"issued":{"date-parts":[["2020",7,30]]}}}],"schema":"https://github.com/citation-style-language/schema/raw/master/csl-citation.json"} </w:instrText>
      </w:r>
      <w:r w:rsidR="0014749A">
        <w:rPr>
          <w:rFonts w:ascii="Arial" w:hAnsi="Arial" w:cs="Arial"/>
          <w:sz w:val="22"/>
          <w:szCs w:val="22"/>
        </w:rPr>
        <w:fldChar w:fldCharType="separate"/>
      </w:r>
      <w:r w:rsidR="008F4440" w:rsidRPr="008F4440">
        <w:rPr>
          <w:rFonts w:ascii="Arial" w:hAnsi="Arial" w:cs="Arial"/>
          <w:kern w:val="0"/>
          <w:sz w:val="22"/>
          <w:vertAlign w:val="superscript"/>
        </w:rPr>
        <w:t>25</w:t>
      </w:r>
      <w:r w:rsidR="0014749A">
        <w:rPr>
          <w:rFonts w:ascii="Arial" w:hAnsi="Arial" w:cs="Arial"/>
          <w:sz w:val="22"/>
          <w:szCs w:val="22"/>
        </w:rPr>
        <w:fldChar w:fldCharType="end"/>
      </w:r>
      <w:r w:rsidR="006B367E">
        <w:rPr>
          <w:rFonts w:ascii="Arial" w:hAnsi="Arial" w:cs="Arial"/>
          <w:sz w:val="22"/>
          <w:szCs w:val="22"/>
        </w:rPr>
        <w:t xml:space="preserve">, which also assumes a bimodal distribution but performs threshold determination on centered log ratio transformed values instead of on count </w:t>
      </w:r>
      <w:r w:rsidR="006B367E">
        <w:rPr>
          <w:rFonts w:ascii="Arial" w:hAnsi="Arial" w:cs="Arial"/>
          <w:sz w:val="22"/>
          <w:szCs w:val="22"/>
        </w:rPr>
        <w:lastRenderedPageBreak/>
        <w:t xml:space="preserve">values directly; </w:t>
      </w:r>
      <w:r w:rsidR="00E64AA5">
        <w:rPr>
          <w:rFonts w:ascii="Arial" w:hAnsi="Arial" w:cs="Arial"/>
          <w:sz w:val="22"/>
          <w:szCs w:val="22"/>
        </w:rPr>
        <w:t>4) HashedDrops</w:t>
      </w:r>
      <w:r w:rsidR="0014749A">
        <w:rPr>
          <w:rFonts w:ascii="Arial" w:hAnsi="Arial" w:cs="Arial"/>
          <w:sz w:val="22"/>
          <w:szCs w:val="22"/>
        </w:rPr>
        <w:fldChar w:fldCharType="begin"/>
      </w:r>
      <w:r w:rsidR="008F4440">
        <w:rPr>
          <w:rFonts w:ascii="Arial" w:hAnsi="Arial" w:cs="Arial"/>
          <w:sz w:val="22"/>
          <w:szCs w:val="22"/>
        </w:rPr>
        <w:instrText xml:space="preserve"> ADDIN ZOTERO_ITEM CSL_CITATION {"citationID":"bW34tSMF","properties":{"formattedCitation":"\\super 24\\nosupersub{}","plainCitation":"24","noteIndex":0},"citationItems":[{"id":45,"uris":["http://zotero.org/users/3502237/items/BXGC6TJ6"],"itemData":{"id":45,"type":"article-journal","abstract":"Droplet-based single-cell RNA sequencing protocols have dramatically increased the throughput of single-cell transcriptomics studies. A key computational  challenge when processing these data is to distinguish libraries for real cells  from empty droplets. Here, we describe a new statistical method for calling cells  from droplet-based data, based on detecting significant deviations from the  expression profile of the ambient solution. Using simulations, we demonstrate  that EmptyDrops has greater power than existing approaches while controlling the  false discovery rate among detected cells. Our method also retains distinct cell  types that would have been discarded by existing methods in several real data  sets.","container-title":"Genome biology","DOI":"10.1186/s13059-019-1662-y","ISSN":"1474-760X 1474-7596","issue":"1","journalAbbreviation":"Genome Biol","language":"eng","note":"publisher-place: England\nPMID: 30902100 \nPMCID: PMC6431044","page":"63","title":"EmptyDrops: distinguishing cells from empty droplets in droplet-based single-cell RNA sequencing data.","volume":"20","author":[{"family":"Lun","given":"Aaron T. L."},{"family":"Riesenfeld","given":"Samantha"},{"family":"Andrews","given":"Tallulah"},{"family":"Dao","given":"The Phuong"},{"family":"Gomes","given":"Tomas"},{"family":"Marioni","given":"John C."}],"issued":{"date-parts":[["2019",3,22]]}}}],"schema":"https://github.com/citation-style-language/schema/raw/master/csl-citation.json"} </w:instrText>
      </w:r>
      <w:r w:rsidR="0014749A">
        <w:rPr>
          <w:rFonts w:ascii="Arial" w:hAnsi="Arial" w:cs="Arial"/>
          <w:sz w:val="22"/>
          <w:szCs w:val="22"/>
        </w:rPr>
        <w:fldChar w:fldCharType="separate"/>
      </w:r>
      <w:r w:rsidR="008F4440" w:rsidRPr="008F4440">
        <w:rPr>
          <w:rFonts w:ascii="Arial" w:hAnsi="Arial" w:cs="Arial"/>
          <w:kern w:val="0"/>
          <w:sz w:val="22"/>
          <w:vertAlign w:val="superscript"/>
        </w:rPr>
        <w:t>24</w:t>
      </w:r>
      <w:r w:rsidR="0014749A">
        <w:rPr>
          <w:rFonts w:ascii="Arial" w:hAnsi="Arial" w:cs="Arial"/>
          <w:sz w:val="22"/>
          <w:szCs w:val="22"/>
        </w:rPr>
        <w:fldChar w:fldCharType="end"/>
      </w:r>
      <w:r w:rsidR="00E64AA5">
        <w:rPr>
          <w:rFonts w:ascii="Arial" w:hAnsi="Arial" w:cs="Arial"/>
          <w:sz w:val="22"/>
          <w:szCs w:val="22"/>
        </w:rPr>
        <w:t>, which decides a threshold based on a simple log-fold change</w:t>
      </w:r>
      <w:r w:rsidR="000D47A5">
        <w:rPr>
          <w:rFonts w:ascii="Arial" w:hAnsi="Arial" w:cs="Arial"/>
          <w:sz w:val="22"/>
          <w:szCs w:val="22"/>
        </w:rPr>
        <w:t xml:space="preserve"> cutoff; 5) HTODemux</w:t>
      </w:r>
      <w:r w:rsidR="0014749A">
        <w:rPr>
          <w:rFonts w:ascii="Arial" w:hAnsi="Arial" w:cs="Arial"/>
          <w:sz w:val="22"/>
          <w:szCs w:val="22"/>
        </w:rPr>
        <w:fldChar w:fldCharType="begin"/>
      </w:r>
      <w:r w:rsidR="008F4440">
        <w:rPr>
          <w:rFonts w:ascii="Arial" w:hAnsi="Arial" w:cs="Arial"/>
          <w:sz w:val="22"/>
          <w:szCs w:val="22"/>
        </w:rPr>
        <w:instrText xml:space="preserve"> ADDIN ZOTERO_ITEM CSL_CITATION {"citationID":"TqZqI1ks","properties":{"formattedCitation":"\\super 23\\nosupersub{}","plainCitation":"23","noteIndex":0},"citationItems":[{"id":66,"uris":["http://zotero.org/users/3502237/items/VXG4L5WB"],"itemData":{"id":66,"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1097-4172 0092-8674","issue":"13","journalAbbreviation":"Cell","language":"eng","license":"Copyright © 2021 The Authors. Published by Elsevier Inc. All rights reserved.","note":"publisher-place: United States\nPMID: 34062119 \nPMCID: PMC8238499","page":"3573-3587.e29","title":"Integrated analysis of multimodal single-cell data.","volume":"184","author":[{"family":"Hao","given":"Yuhan"},{"family":"Hao","given":"Stephanie"},{"family":"Andersen-Nissen","given":"Erica"},{"family":"Mauck","given":"William M. 3rd"},{"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14749A">
        <w:rPr>
          <w:rFonts w:ascii="Arial" w:hAnsi="Arial" w:cs="Arial"/>
          <w:sz w:val="22"/>
          <w:szCs w:val="22"/>
        </w:rPr>
        <w:fldChar w:fldCharType="separate"/>
      </w:r>
      <w:r w:rsidR="008F4440" w:rsidRPr="008F4440">
        <w:rPr>
          <w:rFonts w:ascii="Arial" w:hAnsi="Arial" w:cs="Arial"/>
          <w:kern w:val="0"/>
          <w:sz w:val="22"/>
          <w:vertAlign w:val="superscript"/>
        </w:rPr>
        <w:t>23</w:t>
      </w:r>
      <w:r w:rsidR="0014749A">
        <w:rPr>
          <w:rFonts w:ascii="Arial" w:hAnsi="Arial" w:cs="Arial"/>
          <w:sz w:val="22"/>
          <w:szCs w:val="22"/>
        </w:rPr>
        <w:fldChar w:fldCharType="end"/>
      </w:r>
      <w:r w:rsidR="000D47A5">
        <w:rPr>
          <w:rFonts w:ascii="Arial" w:hAnsi="Arial" w:cs="Arial"/>
          <w:sz w:val="22"/>
          <w:szCs w:val="22"/>
        </w:rPr>
        <w:t>, which assigns cells based on k-means clustering on count data; and 6) demuxmix</w:t>
      </w:r>
      <w:r w:rsidR="0014749A">
        <w:rPr>
          <w:rFonts w:ascii="Arial" w:hAnsi="Arial" w:cs="Arial"/>
          <w:sz w:val="22"/>
          <w:szCs w:val="22"/>
        </w:rPr>
        <w:fldChar w:fldCharType="begin"/>
      </w:r>
      <w:r w:rsidR="008F4440">
        <w:rPr>
          <w:rFonts w:ascii="Arial" w:hAnsi="Arial" w:cs="Arial"/>
          <w:sz w:val="22"/>
          <w:szCs w:val="22"/>
        </w:rPr>
        <w:instrText xml:space="preserve"> ADDIN ZOTERO_ITEM CSL_CITATION {"citationID":"Xx2cVRn5","properties":{"formattedCitation":"\\super 26\\nosupersub{}","plainCitation":"26","noteIndex":0},"citationItems":[{"id":48,"uris":["http://zotero.org/users/3502237/items/BTGHEVVS"],"itemData":{"id":48,"type":"article","abstract":"MOTIVATION: Droplet-based single-cell RNA sequencing (scRNA-seq) is widely used in biomedical research to interrogate the transcriptomes of single cells on a  large scale. Pooling and processing cells from different samples together can  reduce costs and batch effects. In order to pool cells, cells are often first  labeled with hashtag oligonucleotides (HTOs). These HTOs are sequenced along with  the cells' RNA in the droplets and are subsequently used to computationally  assign each droplet to its sample of origin, which is referred to as  demultiplexing. Accurate demultiplexing is crucial and can be challenging due to  background HTOs, low-quality cells/cell debris, and multiplets. RESULTS: A new  demultiplexing method, demuxmix, based on negative binomial regression mixture  models is introduced. The method implements two significant improvements. First,  demuxmix's probabilistic classification framework provides error probabilities  for droplet assignments that can be used to discard uncertain droplets and inform  about the quality of the HTO data and the demultiplexing success. Second,  demuxmix utilizes the positive association between detected genes in the RNA  library and HTO counts to explain parts of the variance in the HTO data resulting  in improved droplet assignments. The improved performance of demuxmix compared to  existing demultiplexing methods is assessed on real and simulated data. Finally,  the feasibility of accurately demultiplexing experimental designs where  non-labeled cells are pooled with labeled cells is demonstrated. AVAILABILITY:  R/Bioconductor package demuxmix ( https://doi.org/doi:10.18129/B9.bioc.demuxmix  ).","DOI":"10.1101/2023.01.27.525961","event-place":"United States","language":"eng","note":"journalAbbreviation: bioRxiv\npage: 2023.01.27.525961\ncontainer-title: bioRxiv : the preprint server for biology\nPMID: 36747615 \nPMCID: PMC9901175","publisher-place":"United States","title":"demuxmix: Demultiplexing oligonucleotide-barcoded single-cell RNA sequencing data with regression mixture models.","author":[{"family":"Klein","given":"Hans-Ulrich"}],"issued":{"date-parts":[["2023",1,29]]}}}],"schema":"https://github.com/citation-style-language/schema/raw/master/csl-citation.json"} </w:instrText>
      </w:r>
      <w:r w:rsidR="0014749A">
        <w:rPr>
          <w:rFonts w:ascii="Arial" w:hAnsi="Arial" w:cs="Arial"/>
          <w:sz w:val="22"/>
          <w:szCs w:val="22"/>
        </w:rPr>
        <w:fldChar w:fldCharType="separate"/>
      </w:r>
      <w:r w:rsidR="008F4440" w:rsidRPr="008F4440">
        <w:rPr>
          <w:rFonts w:ascii="Arial" w:hAnsi="Arial" w:cs="Arial"/>
          <w:kern w:val="0"/>
          <w:sz w:val="22"/>
          <w:vertAlign w:val="superscript"/>
        </w:rPr>
        <w:t>26</w:t>
      </w:r>
      <w:r w:rsidR="0014749A">
        <w:rPr>
          <w:rFonts w:ascii="Arial" w:hAnsi="Arial" w:cs="Arial"/>
          <w:sz w:val="22"/>
          <w:szCs w:val="22"/>
        </w:rPr>
        <w:fldChar w:fldCharType="end"/>
      </w:r>
      <w:r w:rsidR="000D47A5">
        <w:rPr>
          <w:rFonts w:ascii="Arial" w:hAnsi="Arial" w:cs="Arial"/>
          <w:sz w:val="22"/>
          <w:szCs w:val="22"/>
        </w:rPr>
        <w:t>, which assumes an underlying negative binomial distribution and assigns each cell a probability of belonging to either a positive or a negative distribution.</w:t>
      </w:r>
    </w:p>
    <w:p w14:paraId="2D6F9DFD" w14:textId="77777777" w:rsidR="00CC31FA" w:rsidRPr="00BB71BA" w:rsidRDefault="00CC31FA" w:rsidP="00BB71BA">
      <w:pPr>
        <w:pStyle w:val="NoSpacing"/>
        <w:jc w:val="both"/>
        <w:rPr>
          <w:rFonts w:ascii="Arial" w:hAnsi="Arial" w:cs="Arial"/>
          <w:sz w:val="22"/>
          <w:szCs w:val="22"/>
        </w:rPr>
      </w:pPr>
    </w:p>
    <w:p w14:paraId="3A2949AB" w14:textId="22898B4E" w:rsidR="00CC31FA" w:rsidRPr="00BB71BA" w:rsidRDefault="00CC31FA" w:rsidP="00BB71BA">
      <w:pPr>
        <w:pStyle w:val="NoSpacing"/>
        <w:jc w:val="both"/>
        <w:rPr>
          <w:rFonts w:ascii="Arial" w:hAnsi="Arial" w:cs="Arial"/>
          <w:b/>
          <w:bCs/>
          <w:sz w:val="22"/>
          <w:szCs w:val="22"/>
          <w:u w:val="single"/>
        </w:rPr>
      </w:pPr>
      <w:r w:rsidRPr="00BB71BA">
        <w:rPr>
          <w:rFonts w:ascii="Arial" w:hAnsi="Arial" w:cs="Arial"/>
          <w:b/>
          <w:bCs/>
          <w:sz w:val="22"/>
          <w:szCs w:val="22"/>
          <w:u w:val="single"/>
        </w:rPr>
        <w:t>Aims and Rationale</w:t>
      </w:r>
    </w:p>
    <w:p w14:paraId="65D106A4" w14:textId="3FD2FCFD" w:rsidR="00395376" w:rsidRDefault="00CC31FA" w:rsidP="00BB71BA">
      <w:pPr>
        <w:pStyle w:val="NoSpacing"/>
        <w:jc w:val="both"/>
        <w:rPr>
          <w:rFonts w:ascii="Arial" w:hAnsi="Arial" w:cs="Arial"/>
          <w:sz w:val="22"/>
          <w:szCs w:val="22"/>
        </w:rPr>
      </w:pPr>
      <w:r w:rsidRPr="00F002A8">
        <w:rPr>
          <w:rFonts w:ascii="Arial" w:hAnsi="Arial" w:cs="Arial"/>
          <w:i/>
          <w:iCs/>
          <w:sz w:val="22"/>
          <w:szCs w:val="22"/>
        </w:rPr>
        <w:t xml:space="preserve">Aim 1: </w:t>
      </w:r>
      <w:r w:rsidR="00F002A8" w:rsidRPr="00F002A8">
        <w:rPr>
          <w:rFonts w:ascii="Arial" w:hAnsi="Arial" w:cs="Arial"/>
          <w:i/>
          <w:iCs/>
          <w:sz w:val="22"/>
          <w:szCs w:val="22"/>
        </w:rPr>
        <w:t>Generation of simulated datasets.</w:t>
      </w:r>
      <w:r w:rsidR="00F002A8">
        <w:rPr>
          <w:rFonts w:ascii="Arial" w:hAnsi="Arial" w:cs="Arial"/>
          <w:sz w:val="22"/>
          <w:szCs w:val="22"/>
        </w:rPr>
        <w:t xml:space="preserve"> </w:t>
      </w:r>
      <w:r w:rsidR="00B84EE3">
        <w:rPr>
          <w:rFonts w:ascii="Arial" w:hAnsi="Arial" w:cs="Arial"/>
          <w:sz w:val="22"/>
          <w:szCs w:val="22"/>
        </w:rPr>
        <w:t xml:space="preserve">As mentioned previously, </w:t>
      </w:r>
      <w:r w:rsidR="00395376">
        <w:rPr>
          <w:rFonts w:ascii="Arial" w:hAnsi="Arial" w:cs="Arial"/>
          <w:sz w:val="22"/>
          <w:szCs w:val="22"/>
        </w:rPr>
        <w:t xml:space="preserve">generating single cell sequencing datasets is expensive and </w:t>
      </w:r>
      <w:r w:rsidR="006C693D">
        <w:rPr>
          <w:rFonts w:ascii="Arial" w:hAnsi="Arial" w:cs="Arial"/>
          <w:sz w:val="22"/>
          <w:szCs w:val="22"/>
        </w:rPr>
        <w:t>is</w:t>
      </w:r>
      <w:r w:rsidR="00395376">
        <w:rPr>
          <w:rFonts w:ascii="Arial" w:hAnsi="Arial" w:cs="Arial"/>
          <w:sz w:val="22"/>
          <w:szCs w:val="22"/>
        </w:rPr>
        <w:t xml:space="preserve"> impractical </w:t>
      </w:r>
      <w:r w:rsidR="006C693D">
        <w:rPr>
          <w:rFonts w:ascii="Arial" w:hAnsi="Arial" w:cs="Arial"/>
          <w:sz w:val="22"/>
          <w:szCs w:val="22"/>
        </w:rPr>
        <w:t xml:space="preserve">if done </w:t>
      </w:r>
      <w:r w:rsidR="00395376">
        <w:rPr>
          <w:rFonts w:ascii="Arial" w:hAnsi="Arial" w:cs="Arial"/>
          <w:sz w:val="22"/>
          <w:szCs w:val="22"/>
        </w:rPr>
        <w:t xml:space="preserve">purely for benchmarking purposes. Simulated datasets enable us to </w:t>
      </w:r>
      <w:r w:rsidR="00B42C58">
        <w:rPr>
          <w:rFonts w:ascii="Arial" w:hAnsi="Arial" w:cs="Arial"/>
          <w:sz w:val="22"/>
          <w:szCs w:val="22"/>
        </w:rPr>
        <w:t>test the effects of</w:t>
      </w:r>
      <w:r w:rsidR="00395376">
        <w:rPr>
          <w:rFonts w:ascii="Arial" w:hAnsi="Arial" w:cs="Arial"/>
          <w:sz w:val="22"/>
          <w:szCs w:val="22"/>
        </w:rPr>
        <w:t xml:space="preserve"> a variety of different</w:t>
      </w:r>
      <w:r w:rsidR="00B42C58">
        <w:rPr>
          <w:rFonts w:ascii="Arial" w:hAnsi="Arial" w:cs="Arial"/>
          <w:sz w:val="22"/>
          <w:szCs w:val="22"/>
        </w:rPr>
        <w:t xml:space="preserve"> conditions, including but not limited to sample size, staining quality, multiplet rate, e</w:t>
      </w:r>
      <w:r w:rsidR="009577AF">
        <w:rPr>
          <w:rFonts w:ascii="Arial" w:hAnsi="Arial" w:cs="Arial"/>
          <w:sz w:val="22"/>
          <w:szCs w:val="22"/>
        </w:rPr>
        <w:t>tc</w:t>
      </w:r>
      <w:r w:rsidR="00E04488">
        <w:rPr>
          <w:rFonts w:ascii="Arial" w:hAnsi="Arial" w:cs="Arial"/>
          <w:sz w:val="22"/>
          <w:szCs w:val="22"/>
        </w:rPr>
        <w:t>.</w:t>
      </w:r>
      <w:r w:rsidR="00727C69">
        <w:rPr>
          <w:rFonts w:ascii="Arial" w:hAnsi="Arial" w:cs="Arial"/>
          <w:sz w:val="22"/>
          <w:szCs w:val="22"/>
        </w:rPr>
        <w:t xml:space="preserve"> To accurately model count data, I chose to use a negative binomial distribution</w:t>
      </w:r>
      <w:r w:rsidR="00727C69">
        <w:rPr>
          <w:rFonts w:ascii="Arial" w:hAnsi="Arial" w:cs="Arial"/>
          <w:sz w:val="22"/>
          <w:szCs w:val="22"/>
        </w:rPr>
        <w:fldChar w:fldCharType="begin"/>
      </w:r>
      <w:r w:rsidR="008F4440">
        <w:rPr>
          <w:rFonts w:ascii="Arial" w:hAnsi="Arial" w:cs="Arial"/>
          <w:sz w:val="22"/>
          <w:szCs w:val="22"/>
        </w:rPr>
        <w:instrText xml:space="preserve"> ADDIN ZOTERO_ITEM CSL_CITATION {"citationID":"9hMcTArj","properties":{"formattedCitation":"\\super 30\\nosupersub{}","plainCitation":"30","noteIndex":0},"citationItems":[{"id":109,"uris":["http://zotero.org/users/3502237/items/TKPF6EGL"],"itemData":{"id":109,"type":"article-journal","abstract":"Count data, or number of events per time interval, are discrete data arising from repeated time to event observations. Their mean count, or piecewise constant event rate, can be evaluated by discrete probability distributions from the Poisson model family. Clinical trial data characterization often involves population count analysis. This tutorial presents the basics and diagnostics of count modeling and simulation in the context of pharmacometrics. Consideration is given to overdispersion, underdispersion, autocorrelation, and inhomogeneity.","container-title":"CPT: Pharmacometrics &amp; Systems Pharmacology","DOI":"10.1038/psp.2014.27","ISSN":"2163-8306","issue":"8","journalAbbreviation":"CPT Pharmacometrics Syst Pharmacol","note":"PMID: 25116273\nPMCID: PMC4150925","page":"e129","source":"PubMed Central","title":"Modeling and Simulation of Count Data","volume":"3","author":[{"family":"Plan","given":"E L"}],"issued":{"date-parts":[["2014",8]]}}}],"schema":"https://github.com/citation-style-language/schema/raw/master/csl-citation.json"} </w:instrText>
      </w:r>
      <w:r w:rsidR="00727C69">
        <w:rPr>
          <w:rFonts w:ascii="Arial" w:hAnsi="Arial" w:cs="Arial"/>
          <w:sz w:val="22"/>
          <w:szCs w:val="22"/>
        </w:rPr>
        <w:fldChar w:fldCharType="separate"/>
      </w:r>
      <w:r w:rsidR="008F4440" w:rsidRPr="008F4440">
        <w:rPr>
          <w:rFonts w:ascii="Arial" w:hAnsi="Arial" w:cs="Arial"/>
          <w:kern w:val="0"/>
          <w:sz w:val="22"/>
          <w:vertAlign w:val="superscript"/>
        </w:rPr>
        <w:t>30</w:t>
      </w:r>
      <w:r w:rsidR="00727C69">
        <w:rPr>
          <w:rFonts w:ascii="Arial" w:hAnsi="Arial" w:cs="Arial"/>
          <w:sz w:val="22"/>
          <w:szCs w:val="22"/>
        </w:rPr>
        <w:fldChar w:fldCharType="end"/>
      </w:r>
      <w:r w:rsidR="00727C69">
        <w:rPr>
          <w:rFonts w:ascii="Arial" w:hAnsi="Arial" w:cs="Arial"/>
          <w:sz w:val="22"/>
          <w:szCs w:val="22"/>
        </w:rPr>
        <w:t>.</w:t>
      </w:r>
      <w:r w:rsidR="00E04488">
        <w:rPr>
          <w:rFonts w:ascii="Arial" w:hAnsi="Arial" w:cs="Arial"/>
          <w:sz w:val="22"/>
          <w:szCs w:val="22"/>
        </w:rPr>
        <w:t xml:space="preserve"> In this specific proposal, I chose three sample sizes (12,000, 8,000, and 4,000 cells) and three staining qualities (high, medium, and low) for a total of nine test samples</w:t>
      </w:r>
      <w:r w:rsidR="005E7784">
        <w:rPr>
          <w:rFonts w:ascii="Arial" w:hAnsi="Arial" w:cs="Arial"/>
          <w:sz w:val="22"/>
          <w:szCs w:val="22"/>
        </w:rPr>
        <w:t>, with each sample containing cells evenly stained by eight different barcodes.</w:t>
      </w:r>
    </w:p>
    <w:p w14:paraId="14BCA39D" w14:textId="77777777" w:rsidR="00CC31FA" w:rsidRPr="00BB71BA" w:rsidRDefault="00CC31FA" w:rsidP="00BB71BA">
      <w:pPr>
        <w:pStyle w:val="NoSpacing"/>
        <w:jc w:val="both"/>
        <w:rPr>
          <w:rFonts w:ascii="Arial" w:hAnsi="Arial" w:cs="Arial"/>
          <w:b/>
          <w:bCs/>
          <w:sz w:val="22"/>
          <w:szCs w:val="22"/>
        </w:rPr>
      </w:pPr>
    </w:p>
    <w:p w14:paraId="0027CDF9" w14:textId="048796F0" w:rsidR="00CC31FA" w:rsidRPr="009A2415" w:rsidRDefault="00CC31FA" w:rsidP="00BB71BA">
      <w:pPr>
        <w:pStyle w:val="NoSpacing"/>
        <w:jc w:val="both"/>
        <w:rPr>
          <w:rFonts w:ascii="Arial" w:hAnsi="Arial" w:cs="Arial"/>
          <w:sz w:val="22"/>
          <w:szCs w:val="22"/>
        </w:rPr>
      </w:pPr>
      <w:r w:rsidRPr="009351D4">
        <w:rPr>
          <w:rFonts w:ascii="Arial" w:hAnsi="Arial" w:cs="Arial"/>
          <w:i/>
          <w:iCs/>
          <w:sz w:val="22"/>
          <w:szCs w:val="22"/>
        </w:rPr>
        <w:t>Aim 2: Benchmark</w:t>
      </w:r>
      <w:r w:rsidR="00CD3D88">
        <w:rPr>
          <w:rFonts w:ascii="Arial" w:hAnsi="Arial" w:cs="Arial"/>
          <w:i/>
          <w:iCs/>
          <w:sz w:val="22"/>
          <w:szCs w:val="22"/>
        </w:rPr>
        <w:t xml:space="preserve"> tool performance on simulated datasets.</w:t>
      </w:r>
      <w:r w:rsidR="009A2415">
        <w:rPr>
          <w:rFonts w:ascii="Arial" w:hAnsi="Arial" w:cs="Arial"/>
          <w:sz w:val="22"/>
          <w:szCs w:val="22"/>
        </w:rPr>
        <w:t xml:space="preserve"> </w:t>
      </w:r>
      <w:r w:rsidR="005E7784">
        <w:rPr>
          <w:rFonts w:ascii="Arial" w:hAnsi="Arial" w:cs="Arial"/>
          <w:sz w:val="22"/>
          <w:szCs w:val="22"/>
        </w:rPr>
        <w:t xml:space="preserve">Determining tool performance </w:t>
      </w:r>
      <w:r w:rsidR="00F82E9B">
        <w:rPr>
          <w:rFonts w:ascii="Arial" w:hAnsi="Arial" w:cs="Arial"/>
          <w:sz w:val="22"/>
          <w:szCs w:val="22"/>
        </w:rPr>
        <w:t xml:space="preserve">under differing conditions of sample size and staining quality is important </w:t>
      </w:r>
      <w:r w:rsidR="008A068A">
        <w:rPr>
          <w:rFonts w:ascii="Arial" w:hAnsi="Arial" w:cs="Arial"/>
          <w:sz w:val="22"/>
          <w:szCs w:val="22"/>
        </w:rPr>
        <w:t xml:space="preserve">for researchers to determine which tool </w:t>
      </w:r>
      <w:r w:rsidR="00F41ED6">
        <w:rPr>
          <w:rFonts w:ascii="Arial" w:hAnsi="Arial" w:cs="Arial"/>
          <w:sz w:val="22"/>
          <w:szCs w:val="22"/>
        </w:rPr>
        <w:t xml:space="preserve">is most appropriate for their data. Depending on the benchmarked findings, it may be more appropriate to select one tool which offers the best performance across a variety of </w:t>
      </w:r>
      <w:r w:rsidR="00D44D23">
        <w:rPr>
          <w:rFonts w:ascii="Arial" w:hAnsi="Arial" w:cs="Arial"/>
          <w:sz w:val="22"/>
          <w:szCs w:val="22"/>
        </w:rPr>
        <w:t>staining qualities and sample sizes, or to choose specific tools which outperform the rest under very specific circumstances.</w:t>
      </w:r>
      <w:r w:rsidR="004D1E3A">
        <w:rPr>
          <w:rFonts w:ascii="Arial" w:hAnsi="Arial" w:cs="Arial"/>
          <w:sz w:val="22"/>
          <w:szCs w:val="22"/>
        </w:rPr>
        <w:t xml:space="preserve"> I hypothesize that HTODemux, a clustering-based algorithm, will have higher error rates as sample size decreases due to decreasing cluster size and confidence. I also hypothesize that all tools will perform worse as staining quality decreases. </w:t>
      </w:r>
    </w:p>
    <w:p w14:paraId="7FF15F2D" w14:textId="77777777" w:rsidR="00CC31FA" w:rsidRPr="00BB71BA" w:rsidRDefault="00CC31FA" w:rsidP="00BB71BA">
      <w:pPr>
        <w:pStyle w:val="NoSpacing"/>
        <w:jc w:val="both"/>
        <w:rPr>
          <w:rFonts w:ascii="Arial" w:hAnsi="Arial" w:cs="Arial"/>
          <w:b/>
          <w:bCs/>
          <w:sz w:val="22"/>
          <w:szCs w:val="22"/>
        </w:rPr>
      </w:pPr>
    </w:p>
    <w:p w14:paraId="0C1A420E" w14:textId="2F225595" w:rsidR="00E245C6" w:rsidRPr="00BB71BA" w:rsidRDefault="00CC31FA" w:rsidP="00BB71BA">
      <w:pPr>
        <w:pStyle w:val="NoSpacing"/>
        <w:jc w:val="both"/>
        <w:rPr>
          <w:rFonts w:ascii="Arial" w:hAnsi="Arial" w:cs="Arial"/>
          <w:b/>
          <w:bCs/>
          <w:sz w:val="22"/>
          <w:szCs w:val="22"/>
          <w:u w:val="single"/>
        </w:rPr>
      </w:pPr>
      <w:r w:rsidRPr="00BB71BA">
        <w:rPr>
          <w:rFonts w:ascii="Arial" w:hAnsi="Arial" w:cs="Arial"/>
          <w:b/>
          <w:bCs/>
          <w:sz w:val="22"/>
          <w:szCs w:val="22"/>
          <w:u w:val="single"/>
        </w:rPr>
        <w:t>Method</w:t>
      </w:r>
      <w:r w:rsidR="007D53A2" w:rsidRPr="00BB71BA">
        <w:rPr>
          <w:rFonts w:ascii="Arial" w:hAnsi="Arial" w:cs="Arial"/>
          <w:b/>
          <w:bCs/>
          <w:sz w:val="22"/>
          <w:szCs w:val="22"/>
          <w:u w:val="single"/>
        </w:rPr>
        <w:t>s</w:t>
      </w:r>
    </w:p>
    <w:p w14:paraId="249DC205" w14:textId="65720685" w:rsidR="006B7045" w:rsidRPr="00BB71BA" w:rsidRDefault="007D53A2" w:rsidP="00BB71BA">
      <w:pPr>
        <w:pStyle w:val="NoSpacing"/>
        <w:jc w:val="both"/>
        <w:rPr>
          <w:rFonts w:ascii="Arial" w:hAnsi="Arial" w:cs="Arial"/>
          <w:sz w:val="22"/>
          <w:szCs w:val="22"/>
        </w:rPr>
      </w:pPr>
      <w:r w:rsidRPr="00BB71BA">
        <w:rPr>
          <w:rFonts w:ascii="Arial" w:hAnsi="Arial" w:cs="Arial"/>
          <w:b/>
          <w:bCs/>
          <w:i/>
          <w:iCs/>
          <w:sz w:val="22"/>
          <w:szCs w:val="22"/>
        </w:rPr>
        <w:t>Dataset simulation.</w:t>
      </w:r>
      <w:r w:rsidRPr="00BB71BA">
        <w:rPr>
          <w:rFonts w:ascii="Arial" w:hAnsi="Arial" w:cs="Arial"/>
          <w:sz w:val="22"/>
          <w:szCs w:val="22"/>
        </w:rPr>
        <w:t xml:space="preserve"> Cells from each sample were divided into eight even groups and designated as positive for one barcode (ground truth). </w:t>
      </w:r>
      <w:r w:rsidR="00774BBA" w:rsidRPr="00BB71BA">
        <w:rPr>
          <w:rFonts w:ascii="Arial" w:hAnsi="Arial" w:cs="Arial"/>
          <w:sz w:val="22"/>
          <w:szCs w:val="22"/>
        </w:rPr>
        <w:t>Count values were simulated for each cell by sampling from either a higher negative binomial distribution for positive barcodes or from a lower negative binomial distribution for negative barcodes</w:t>
      </w:r>
      <w:r w:rsidR="006B7045" w:rsidRPr="00BB71BA">
        <w:rPr>
          <w:rFonts w:ascii="Arial" w:hAnsi="Arial" w:cs="Arial"/>
          <w:sz w:val="22"/>
          <w:szCs w:val="22"/>
        </w:rPr>
        <w:t xml:space="preserve"> using the rnbinom() function in R</w:t>
      </w:r>
      <w:r w:rsidR="00774BBA" w:rsidRPr="00BB71BA">
        <w:rPr>
          <w:rFonts w:ascii="Arial" w:hAnsi="Arial" w:cs="Arial"/>
          <w:sz w:val="22"/>
          <w:szCs w:val="22"/>
        </w:rPr>
        <w:t xml:space="preserve">. </w:t>
      </w:r>
      <w:r w:rsidR="003152BB" w:rsidRPr="00BB71BA">
        <w:rPr>
          <w:rFonts w:ascii="Arial" w:hAnsi="Arial" w:cs="Arial"/>
          <w:sz w:val="22"/>
          <w:szCs w:val="22"/>
        </w:rPr>
        <w:t>The lower negative binomial distribution has parameters mu = 20, size = 10. The upper negative binomial distribution has parameters mu = 100, 80, or 60 (corresponding to a staining quality of “high”, “medium”, or “low”, respectively</w:t>
      </w:r>
      <w:r w:rsidR="00A35CAF" w:rsidRPr="00BB71BA">
        <w:rPr>
          <w:rFonts w:ascii="Arial" w:hAnsi="Arial" w:cs="Arial"/>
          <w:sz w:val="22"/>
          <w:szCs w:val="22"/>
        </w:rPr>
        <w:t xml:space="preserve">). </w:t>
      </w:r>
    </w:p>
    <w:p w14:paraId="691D8EA0" w14:textId="77777777" w:rsidR="006B7045" w:rsidRPr="00BB71BA" w:rsidRDefault="006B7045" w:rsidP="00BB71BA">
      <w:pPr>
        <w:pStyle w:val="NoSpacing"/>
        <w:jc w:val="both"/>
        <w:rPr>
          <w:rFonts w:ascii="Arial" w:hAnsi="Arial" w:cs="Arial"/>
          <w:sz w:val="22"/>
          <w:szCs w:val="22"/>
        </w:rPr>
      </w:pPr>
    </w:p>
    <w:p w14:paraId="40FA537F" w14:textId="4AF045DD" w:rsidR="007D53A2" w:rsidRPr="00095C9E" w:rsidRDefault="006B7045" w:rsidP="00BB71BA">
      <w:pPr>
        <w:pStyle w:val="NoSpacing"/>
        <w:jc w:val="both"/>
        <w:rPr>
          <w:rFonts w:ascii="Arial" w:hAnsi="Arial" w:cs="Arial"/>
          <w:sz w:val="22"/>
          <w:szCs w:val="22"/>
        </w:rPr>
      </w:pPr>
      <w:r w:rsidRPr="00BB71BA">
        <w:rPr>
          <w:rFonts w:ascii="Arial" w:hAnsi="Arial" w:cs="Arial"/>
          <w:sz w:val="22"/>
          <w:szCs w:val="22"/>
        </w:rPr>
        <w:t xml:space="preserve">To simulate </w:t>
      </w:r>
      <w:r w:rsidR="001F33FC" w:rsidRPr="00BB71BA">
        <w:rPr>
          <w:rFonts w:ascii="Arial" w:hAnsi="Arial" w:cs="Arial"/>
          <w:sz w:val="22"/>
          <w:szCs w:val="22"/>
        </w:rPr>
        <w:t>doublets</w:t>
      </w:r>
      <w:r w:rsidRPr="00BB71BA">
        <w:rPr>
          <w:rFonts w:ascii="Arial" w:hAnsi="Arial" w:cs="Arial"/>
          <w:sz w:val="22"/>
          <w:szCs w:val="22"/>
        </w:rPr>
        <w:t xml:space="preserve"> in the data, </w:t>
      </w:r>
      <w:r w:rsidR="007C03D6" w:rsidRPr="00BB71BA">
        <w:rPr>
          <w:rFonts w:ascii="Arial" w:hAnsi="Arial" w:cs="Arial"/>
          <w:sz w:val="22"/>
          <w:szCs w:val="22"/>
        </w:rPr>
        <w:t>I first determined</w:t>
      </w:r>
      <w:r w:rsidR="00830F29" w:rsidRPr="00BB71BA">
        <w:rPr>
          <w:rFonts w:ascii="Arial" w:hAnsi="Arial" w:cs="Arial"/>
          <w:sz w:val="22"/>
          <w:szCs w:val="22"/>
        </w:rPr>
        <w:t xml:space="preserve"> </w:t>
      </w:r>
      <w:r w:rsidR="001F33FC" w:rsidRPr="00BB71BA">
        <w:rPr>
          <w:rFonts w:ascii="Arial" w:hAnsi="Arial" w:cs="Arial"/>
          <w:sz w:val="22"/>
          <w:szCs w:val="22"/>
        </w:rPr>
        <w:t>doublet</w:t>
      </w:r>
      <w:r w:rsidR="00830F29" w:rsidRPr="00BB71BA">
        <w:rPr>
          <w:rFonts w:ascii="Arial" w:hAnsi="Arial" w:cs="Arial"/>
          <w:sz w:val="22"/>
          <w:szCs w:val="22"/>
        </w:rPr>
        <w:t xml:space="preserve"> rate using a calculator available at </w:t>
      </w:r>
      <w:hyperlink r:id="rId10" w:history="1">
        <w:r w:rsidR="00830F29" w:rsidRPr="00BB71BA">
          <w:rPr>
            <w:rStyle w:val="Hyperlink"/>
            <w:rFonts w:ascii="Arial" w:hAnsi="Arial" w:cs="Arial"/>
            <w:sz w:val="22"/>
            <w:szCs w:val="22"/>
          </w:rPr>
          <w:t>https://satijalab.org/costpercell/</w:t>
        </w:r>
      </w:hyperlink>
      <w:r w:rsidR="007C03D6" w:rsidRPr="00BB71BA">
        <w:rPr>
          <w:rFonts w:ascii="Arial" w:hAnsi="Arial" w:cs="Arial"/>
          <w:sz w:val="22"/>
          <w:szCs w:val="22"/>
        </w:rPr>
        <w:t xml:space="preserve">, defining the </w:t>
      </w:r>
      <w:r w:rsidR="001F33FC" w:rsidRPr="00BB71BA">
        <w:rPr>
          <w:rFonts w:ascii="Arial" w:hAnsi="Arial" w:cs="Arial"/>
          <w:sz w:val="22"/>
          <w:szCs w:val="22"/>
        </w:rPr>
        <w:t>doublet</w:t>
      </w:r>
      <w:r w:rsidR="007C03D6" w:rsidRPr="00BB71BA">
        <w:rPr>
          <w:rFonts w:ascii="Arial" w:hAnsi="Arial" w:cs="Arial"/>
          <w:sz w:val="22"/>
          <w:szCs w:val="22"/>
        </w:rPr>
        <w:t xml:space="preserve"> </w:t>
      </w:r>
      <w:r w:rsidR="008A1D31" w:rsidRPr="00BB71BA">
        <w:rPr>
          <w:rFonts w:ascii="Arial" w:hAnsi="Arial" w:cs="Arial"/>
          <w:sz w:val="22"/>
          <w:szCs w:val="22"/>
        </w:rPr>
        <w:t xml:space="preserve">rate as 0.43%, 0.91%, or 1.47% for sample sizes 4,000, 8,000, and 12,000, respectively. </w:t>
      </w:r>
      <w:r w:rsidR="0024057E" w:rsidRPr="00BB71BA">
        <w:rPr>
          <w:rFonts w:ascii="Arial" w:hAnsi="Arial" w:cs="Arial"/>
          <w:sz w:val="22"/>
          <w:szCs w:val="22"/>
        </w:rPr>
        <w:t xml:space="preserve">For each doublet, I used the sample() function in R to randomly choose </w:t>
      </w:r>
      <w:r w:rsidR="007B17E1" w:rsidRPr="00BB71BA">
        <w:rPr>
          <w:rFonts w:ascii="Arial" w:hAnsi="Arial" w:cs="Arial"/>
          <w:sz w:val="22"/>
          <w:szCs w:val="22"/>
        </w:rPr>
        <w:t xml:space="preserve">2 of 8 barcodes (replace = T to allow for doublets containing two cells with the same barcode). </w:t>
      </w:r>
      <w:r w:rsidR="00F0337F" w:rsidRPr="00BB71BA">
        <w:rPr>
          <w:rFonts w:ascii="Arial" w:hAnsi="Arial" w:cs="Arial"/>
          <w:sz w:val="22"/>
          <w:szCs w:val="22"/>
        </w:rPr>
        <w:t xml:space="preserve">Counts were simulated for </w:t>
      </w:r>
      <w:r w:rsidR="00291573" w:rsidRPr="00BB71BA">
        <w:rPr>
          <w:rFonts w:ascii="Arial" w:hAnsi="Arial" w:cs="Arial"/>
          <w:sz w:val="22"/>
          <w:szCs w:val="22"/>
        </w:rPr>
        <w:t>each cell in the doublet as above before summing together</w:t>
      </w:r>
      <w:r w:rsidR="0042413E" w:rsidRPr="00BB71BA">
        <w:rPr>
          <w:rFonts w:ascii="Arial" w:hAnsi="Arial" w:cs="Arial"/>
          <w:sz w:val="22"/>
          <w:szCs w:val="22"/>
        </w:rPr>
        <w:t>.</w:t>
      </w:r>
      <w:r w:rsidR="00095C9E">
        <w:rPr>
          <w:rFonts w:ascii="Arial" w:hAnsi="Arial" w:cs="Arial"/>
          <w:sz w:val="22"/>
          <w:szCs w:val="22"/>
        </w:rPr>
        <w:t xml:space="preserve"> See </w:t>
      </w:r>
      <w:r w:rsidR="00095C9E">
        <w:rPr>
          <w:rFonts w:ascii="Arial" w:hAnsi="Arial" w:cs="Arial"/>
          <w:b/>
          <w:bCs/>
          <w:sz w:val="22"/>
          <w:szCs w:val="22"/>
        </w:rPr>
        <w:t>Fig. 1</w:t>
      </w:r>
      <w:r w:rsidR="00095C9E">
        <w:rPr>
          <w:rFonts w:ascii="Arial" w:hAnsi="Arial" w:cs="Arial"/>
          <w:sz w:val="22"/>
          <w:szCs w:val="22"/>
        </w:rPr>
        <w:t xml:space="preserve"> for schematic.</w:t>
      </w:r>
    </w:p>
    <w:p w14:paraId="01F683AF" w14:textId="77777777" w:rsidR="00880F71" w:rsidRPr="00BB71BA" w:rsidRDefault="00880F71" w:rsidP="00BB71BA">
      <w:pPr>
        <w:pStyle w:val="NoSpacing"/>
        <w:jc w:val="both"/>
        <w:rPr>
          <w:rFonts w:ascii="Arial" w:hAnsi="Arial" w:cs="Arial"/>
          <w:sz w:val="22"/>
          <w:szCs w:val="22"/>
        </w:rPr>
      </w:pPr>
    </w:p>
    <w:p w14:paraId="04294979" w14:textId="2CC3CC0C" w:rsidR="00880F71" w:rsidRPr="00BB71BA" w:rsidRDefault="00880F71" w:rsidP="00BB71BA">
      <w:pPr>
        <w:pStyle w:val="NoSpacing"/>
        <w:jc w:val="both"/>
        <w:rPr>
          <w:rFonts w:ascii="Arial" w:hAnsi="Arial" w:cs="Arial"/>
          <w:sz w:val="22"/>
          <w:szCs w:val="22"/>
        </w:rPr>
      </w:pPr>
      <w:r w:rsidRPr="00BB71BA">
        <w:rPr>
          <w:rFonts w:ascii="Arial" w:hAnsi="Arial" w:cs="Arial"/>
          <w:b/>
          <w:bCs/>
          <w:i/>
          <w:iCs/>
          <w:sz w:val="22"/>
          <w:szCs w:val="22"/>
        </w:rPr>
        <w:t xml:space="preserve">Implementation of </w:t>
      </w:r>
      <w:r w:rsidR="00EE0364" w:rsidRPr="00BB71BA">
        <w:rPr>
          <w:rFonts w:ascii="Arial" w:hAnsi="Arial" w:cs="Arial"/>
          <w:b/>
          <w:bCs/>
          <w:i/>
          <w:iCs/>
          <w:sz w:val="22"/>
          <w:szCs w:val="22"/>
        </w:rPr>
        <w:t>callers.</w:t>
      </w:r>
      <w:r w:rsidR="00EE0364" w:rsidRPr="00BB71BA">
        <w:rPr>
          <w:rFonts w:ascii="Arial" w:hAnsi="Arial" w:cs="Arial"/>
          <w:i/>
          <w:iCs/>
          <w:sz w:val="22"/>
          <w:szCs w:val="22"/>
        </w:rPr>
        <w:t xml:space="preserve"> </w:t>
      </w:r>
      <w:r w:rsidR="00F05EC1" w:rsidRPr="00BB71BA">
        <w:rPr>
          <w:rFonts w:ascii="Arial" w:hAnsi="Arial" w:cs="Arial"/>
          <w:sz w:val="22"/>
          <w:szCs w:val="22"/>
        </w:rPr>
        <w:t xml:space="preserve">This benchmarking experiment includes six callers: BFF raw, BFF </w:t>
      </w:r>
      <w:r w:rsidR="00A67753" w:rsidRPr="00BB71BA">
        <w:rPr>
          <w:rFonts w:ascii="Arial" w:hAnsi="Arial" w:cs="Arial"/>
          <w:sz w:val="22"/>
          <w:szCs w:val="22"/>
        </w:rPr>
        <w:t xml:space="preserve">cluster, HashedDrops, HTODemux, demuxmix, and GMMDemux. </w:t>
      </w:r>
      <w:r w:rsidR="00DA0109" w:rsidRPr="00BB71BA">
        <w:rPr>
          <w:rFonts w:ascii="Arial" w:hAnsi="Arial" w:cs="Arial"/>
          <w:sz w:val="22"/>
          <w:szCs w:val="22"/>
        </w:rPr>
        <w:t>BFF raw, BFF cluster, HTODemux, and GMMDemux were all implemented using the cellhashR package. All default parameters were used except setting positive.quantile to 0.99 for HTODemux</w:t>
      </w:r>
      <w:r w:rsidR="0020344A" w:rsidRPr="00BB71BA">
        <w:rPr>
          <w:rFonts w:ascii="Arial" w:hAnsi="Arial" w:cs="Arial"/>
          <w:sz w:val="22"/>
          <w:szCs w:val="22"/>
        </w:rPr>
        <w:t xml:space="preserve">. HashedDrops and demuxmix were implemented </w:t>
      </w:r>
      <w:r w:rsidR="00B554A9" w:rsidRPr="00BB71BA">
        <w:rPr>
          <w:rFonts w:ascii="Arial" w:hAnsi="Arial" w:cs="Arial"/>
          <w:sz w:val="22"/>
          <w:szCs w:val="22"/>
        </w:rPr>
        <w:t>separately using their respective R packages</w:t>
      </w:r>
      <w:r w:rsidR="0020344A" w:rsidRPr="00BB71BA">
        <w:rPr>
          <w:rFonts w:ascii="Arial" w:hAnsi="Arial" w:cs="Arial"/>
          <w:sz w:val="22"/>
          <w:szCs w:val="22"/>
        </w:rPr>
        <w:t xml:space="preserve"> due to difficulties </w:t>
      </w:r>
      <w:r w:rsidR="00B554A9" w:rsidRPr="00BB71BA">
        <w:rPr>
          <w:rFonts w:ascii="Arial" w:hAnsi="Arial" w:cs="Arial"/>
          <w:sz w:val="22"/>
          <w:szCs w:val="22"/>
        </w:rPr>
        <w:t>with cellhashR (</w:t>
      </w:r>
      <w:r w:rsidR="00BF438B" w:rsidRPr="00BB71BA">
        <w:rPr>
          <w:rFonts w:ascii="Arial" w:hAnsi="Arial" w:cs="Arial"/>
          <w:sz w:val="22"/>
          <w:szCs w:val="22"/>
        </w:rPr>
        <w:t xml:space="preserve">demuxmix in particular cannot be run in cellhashR without a gene expression covariate matrix). For HashedDrops, cutoff parameters were set to </w:t>
      </w:r>
      <w:r w:rsidR="0020344A" w:rsidRPr="00BB71BA">
        <w:rPr>
          <w:rFonts w:ascii="Arial" w:hAnsi="Arial" w:cs="Arial"/>
          <w:sz w:val="22"/>
          <w:szCs w:val="22"/>
        </w:rPr>
        <w:t>confident.min = 0.5 and doublet.min = 0.5</w:t>
      </w:r>
      <w:r w:rsidR="00BF438B" w:rsidRPr="00BB71BA">
        <w:rPr>
          <w:rFonts w:ascii="Arial" w:hAnsi="Arial" w:cs="Arial"/>
          <w:sz w:val="22"/>
          <w:szCs w:val="22"/>
        </w:rPr>
        <w:t>. Default parameters were untouched for demuxmix.</w:t>
      </w:r>
      <w:r w:rsidR="00D44E4F" w:rsidRPr="00BB71BA">
        <w:rPr>
          <w:rFonts w:ascii="Arial" w:hAnsi="Arial" w:cs="Arial"/>
          <w:sz w:val="22"/>
          <w:szCs w:val="22"/>
        </w:rPr>
        <w:t xml:space="preserve"> Each caller was run on all nine simulated samples </w:t>
      </w:r>
      <w:r w:rsidR="003E586C" w:rsidRPr="00BB71BA">
        <w:rPr>
          <w:rFonts w:ascii="Arial" w:hAnsi="Arial" w:cs="Arial"/>
          <w:sz w:val="22"/>
          <w:szCs w:val="22"/>
        </w:rPr>
        <w:t>generated above.</w:t>
      </w:r>
    </w:p>
    <w:p w14:paraId="66F72ABE" w14:textId="77777777" w:rsidR="007B17E1" w:rsidRPr="00BB71BA" w:rsidRDefault="007B17E1" w:rsidP="00BB71BA">
      <w:pPr>
        <w:pStyle w:val="NoSpacing"/>
        <w:jc w:val="both"/>
        <w:rPr>
          <w:rFonts w:ascii="Arial" w:hAnsi="Arial" w:cs="Arial"/>
          <w:i/>
          <w:iCs/>
          <w:sz w:val="22"/>
          <w:szCs w:val="22"/>
        </w:rPr>
      </w:pPr>
    </w:p>
    <w:p w14:paraId="3BEC2805" w14:textId="77777777" w:rsidR="009A66C4" w:rsidRDefault="009A66C4" w:rsidP="00BB71BA">
      <w:pPr>
        <w:pStyle w:val="NoSpacing"/>
        <w:jc w:val="both"/>
        <w:rPr>
          <w:rFonts w:ascii="Arial" w:hAnsi="Arial" w:cs="Arial"/>
          <w:b/>
          <w:bCs/>
          <w:i/>
          <w:iCs/>
          <w:sz w:val="22"/>
          <w:szCs w:val="22"/>
        </w:rPr>
      </w:pPr>
    </w:p>
    <w:p w14:paraId="33696890" w14:textId="77777777" w:rsidR="009A66C4" w:rsidRDefault="009A66C4" w:rsidP="00BB71BA">
      <w:pPr>
        <w:pStyle w:val="NoSpacing"/>
        <w:jc w:val="both"/>
        <w:rPr>
          <w:rFonts w:ascii="Arial" w:hAnsi="Arial" w:cs="Arial"/>
          <w:b/>
          <w:bCs/>
          <w:i/>
          <w:iCs/>
          <w:sz w:val="22"/>
          <w:szCs w:val="22"/>
        </w:rPr>
      </w:pPr>
    </w:p>
    <w:p w14:paraId="5AF781E4" w14:textId="1B1E2CA4" w:rsidR="009A66C4" w:rsidRDefault="00BE26D2" w:rsidP="00BB71BA">
      <w:pPr>
        <w:pStyle w:val="NoSpacing"/>
        <w:jc w:val="both"/>
        <w:rPr>
          <w:rFonts w:ascii="Arial" w:hAnsi="Arial" w:cs="Arial"/>
          <w:b/>
          <w:bCs/>
          <w:i/>
          <w:iCs/>
          <w:sz w:val="22"/>
          <w:szCs w:val="22"/>
        </w:rPr>
      </w:pPr>
      <w:r>
        <w:rPr>
          <w:rFonts w:ascii="Arial" w:hAnsi="Arial" w:cs="Arial"/>
          <w:noProof/>
          <w:sz w:val="22"/>
          <w:szCs w:val="22"/>
        </w:rPr>
        <mc:AlternateContent>
          <mc:Choice Requires="wps">
            <w:drawing>
              <wp:anchor distT="0" distB="0" distL="114300" distR="114300" simplePos="0" relativeHeight="251664384" behindDoc="0" locked="0" layoutInCell="1" allowOverlap="1" wp14:anchorId="6FA34A05" wp14:editId="3C0A4419">
                <wp:simplePos x="0" y="0"/>
                <wp:positionH relativeFrom="column">
                  <wp:posOffset>1958340</wp:posOffset>
                </wp:positionH>
                <wp:positionV relativeFrom="paragraph">
                  <wp:posOffset>2266659</wp:posOffset>
                </wp:positionV>
                <wp:extent cx="457200" cy="331470"/>
                <wp:effectExtent l="0" t="0" r="0" b="0"/>
                <wp:wrapNone/>
                <wp:docPr id="616621428"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0E5351B6" w14:textId="3FFE5367" w:rsidR="00BE26D2" w:rsidRPr="00BE26D2" w:rsidRDefault="00BE26D2" w:rsidP="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w:t>
                            </w:r>
                            <w:r>
                              <w:rPr>
                                <w14:textOutline w14:w="9525" w14:cap="rnd" w14:cmpd="sng" w14:algn="ctr">
                                  <w14:noFill/>
                                  <w14:prstDash w14:val="solid"/>
                                  <w14:bevel/>
                                </w14:textOutline>
                              </w:rPr>
                              <w:t>3</w:t>
                            </w:r>
                            <w:r w:rsidRPr="00BE26D2">
                              <w:rPr>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FA34A05" id="_x0000_t202" coordsize="21600,21600" o:spt="202" path="m,l,21600r21600,l21600,xe">
                <v:stroke joinstyle="miter"/>
                <v:path gradientshapeok="t" o:connecttype="rect"/>
              </v:shapetype>
              <v:shape id="Text Box 1" o:spid="_x0000_s1026" type="#_x0000_t202" style="position:absolute;left:0;text-align:left;margin-left:154.2pt;margin-top:178.5pt;width:36pt;height:26.1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" filled="f" stroked="f" strokeweight=".5pt">
                <v:textbox>
                  <w:txbxContent>
                    <w:p w14:paraId="0E5351B6" w14:textId="3FFE5367" w:rsidR="00BE26D2" w:rsidRPr="00BE26D2" w:rsidRDefault="00BE26D2" w:rsidP="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w:t>
                      </w:r>
                      <w:r>
                        <w:rPr>
                          <w14:textOutline w14:w="9525" w14:cap="rnd" w14:cmpd="sng" w14:algn="ctr">
                            <w14:noFill/>
                            <w14:prstDash w14:val="solid"/>
                            <w14:bevel/>
                          </w14:textOutline>
                        </w:rPr>
                        <w:t>3</w:t>
                      </w:r>
                      <w:r w:rsidRPr="00BE26D2">
                        <w:rPr>
                          <w14:textOutline w14:w="9525" w14:cap="rnd" w14:cmpd="sng" w14:algn="ctr">
                            <w14:noFill/>
                            <w14:prstDash w14:val="solid"/>
                            <w14:bevel/>
                          </w14:textOutline>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60288" behindDoc="0" locked="0" layoutInCell="1" allowOverlap="1" wp14:anchorId="41025164" wp14:editId="7757AD96">
                <wp:simplePos x="0" y="0"/>
                <wp:positionH relativeFrom="column">
                  <wp:posOffset>1958340</wp:posOffset>
                </wp:positionH>
                <wp:positionV relativeFrom="paragraph">
                  <wp:posOffset>-144145</wp:posOffset>
                </wp:positionV>
                <wp:extent cx="457200" cy="331470"/>
                <wp:effectExtent l="0" t="0" r="0" b="0"/>
                <wp:wrapNone/>
                <wp:docPr id="2081343272"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5C487F81" w14:textId="430D09AD" w:rsidR="00BE26D2" w:rsidRPr="00BE26D2" w:rsidRDefault="00BE26D2" w:rsidP="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w:t>
                            </w:r>
                            <w:r>
                              <w:rPr>
                                <w14:textOutline w14:w="9525" w14:cap="rnd" w14:cmpd="sng" w14:algn="ctr">
                                  <w14:noFill/>
                                  <w14:prstDash w14:val="solid"/>
                                  <w14:bevel/>
                                </w14:textOutline>
                              </w:rPr>
                              <w:t>2</w:t>
                            </w:r>
                            <w:r w:rsidRPr="00BE26D2">
                              <w:rPr>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025164" id="_x0000_s1027" type="#_x0000_t202" style="position:absolute;left:0;text-align:left;margin-left:154.2pt;margin-top:-11.35pt;width:36pt;height:26.1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" filled="f" stroked="f" strokeweight=".5pt">
                <v:textbox>
                  <w:txbxContent>
                    <w:p w14:paraId="5C487F81" w14:textId="430D09AD" w:rsidR="00BE26D2" w:rsidRPr="00BE26D2" w:rsidRDefault="00BE26D2" w:rsidP="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w:t>
                      </w:r>
                      <w:r>
                        <w:rPr>
                          <w14:textOutline w14:w="9525" w14:cap="rnd" w14:cmpd="sng" w14:algn="ctr">
                            <w14:noFill/>
                            <w14:prstDash w14:val="solid"/>
                            <w14:bevel/>
                          </w14:textOutline>
                        </w:rPr>
                        <w:t>2</w:t>
                      </w:r>
                      <w:r w:rsidRPr="00BE26D2">
                        <w:rPr>
                          <w14:textOutline w14:w="9525" w14:cap="rnd" w14:cmpd="sng" w14:algn="ctr">
                            <w14:noFill/>
                            <w14:prstDash w14:val="solid"/>
                            <w14:bevel/>
                          </w14:textOutline>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62336" behindDoc="0" locked="0" layoutInCell="1" allowOverlap="1" wp14:anchorId="6FA12882" wp14:editId="79AB4F33">
                <wp:simplePos x="0" y="0"/>
                <wp:positionH relativeFrom="column">
                  <wp:posOffset>4283075</wp:posOffset>
                </wp:positionH>
                <wp:positionV relativeFrom="paragraph">
                  <wp:posOffset>-144780</wp:posOffset>
                </wp:positionV>
                <wp:extent cx="457200" cy="331470"/>
                <wp:effectExtent l="0" t="0" r="0" b="0"/>
                <wp:wrapNone/>
                <wp:docPr id="864662325"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06B423C1" w14:textId="174BB897" w:rsidR="00BE26D2" w:rsidRPr="00BE26D2" w:rsidRDefault="00BE26D2" w:rsidP="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w:t>
                            </w:r>
                            <w:r>
                              <w:rPr>
                                <w14:textOutline w14:w="9525" w14:cap="rnd" w14:cmpd="sng" w14:algn="ctr">
                                  <w14:noFill/>
                                  <w14:prstDash w14:val="solid"/>
                                  <w14:bevel/>
                                </w14:textOutline>
                              </w:rPr>
                              <w:t>4</w:t>
                            </w:r>
                            <w:r w:rsidRPr="00BE26D2">
                              <w:rPr>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12882" id="_x0000_s1028" type="#_x0000_t202" style="position:absolute;left:0;text-align:left;margin-left:337.25pt;margin-top:-11.4pt;width:36pt;height:2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" filled="f" stroked="f" strokeweight=".5pt">
                <v:textbox>
                  <w:txbxContent>
                    <w:p w14:paraId="06B423C1" w14:textId="174BB897" w:rsidR="00BE26D2" w:rsidRPr="00BE26D2" w:rsidRDefault="00BE26D2" w:rsidP="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w:t>
                      </w:r>
                      <w:r>
                        <w:rPr>
                          <w14:textOutline w14:w="9525" w14:cap="rnd" w14:cmpd="sng" w14:algn="ctr">
                            <w14:noFill/>
                            <w14:prstDash w14:val="solid"/>
                            <w14:bevel/>
                          </w14:textOutline>
                        </w:rPr>
                        <w:t>4</w:t>
                      </w:r>
                      <w:r w:rsidRPr="00BE26D2">
                        <w:rPr>
                          <w14:textOutline w14:w="9525" w14:cap="rnd" w14:cmpd="sng" w14:algn="ctr">
                            <w14:noFill/>
                            <w14:prstDash w14:val="solid"/>
                            <w14:bevel/>
                          </w14:textOutline>
                        </w:rPr>
                        <w:t>)</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58240" behindDoc="0" locked="0" layoutInCell="1" allowOverlap="1" wp14:anchorId="209F2F1B" wp14:editId="0330847F">
                <wp:simplePos x="0" y="0"/>
                <wp:positionH relativeFrom="column">
                  <wp:posOffset>-45720</wp:posOffset>
                </wp:positionH>
                <wp:positionV relativeFrom="paragraph">
                  <wp:posOffset>-148590</wp:posOffset>
                </wp:positionV>
                <wp:extent cx="457200" cy="331470"/>
                <wp:effectExtent l="0" t="0" r="0" b="0"/>
                <wp:wrapNone/>
                <wp:docPr id="1998381523"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5A52567D" w14:textId="3A9635B7" w:rsidR="00BE26D2" w:rsidRPr="00BE26D2" w:rsidRDefault="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F2F1B" id="_x0000_s1029" type="#_x0000_t202" style="position:absolute;left:0;text-align:left;margin-left:-3.6pt;margin-top:-11.7pt;width:36pt;height:26.1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" filled="f" stroked="f" strokeweight=".5pt">
                <v:textbox>
                  <w:txbxContent>
                    <w:p w14:paraId="5A52567D" w14:textId="3A9635B7" w:rsidR="00BE26D2" w:rsidRPr="00BE26D2" w:rsidRDefault="00BE26D2">
                      <w:pPr>
                        <w:rPr>
                          <w14:textOutline w14:w="9525" w14:cap="rnd" w14:cmpd="sng" w14:algn="ctr">
                            <w14:noFill/>
                            <w14:prstDash w14:val="solid"/>
                            <w14:bevel/>
                          </w14:textOutline>
                        </w:rPr>
                      </w:pPr>
                      <w:r w:rsidRPr="00BE26D2">
                        <w:rPr>
                          <w14:textOutline w14:w="9525" w14:cap="rnd" w14:cmpd="sng" w14:algn="ctr">
                            <w14:noFill/>
                            <w14:prstDash w14:val="solid"/>
                            <w14:bevel/>
                          </w14:textOutline>
                        </w:rPr>
                        <w:t>(1)</w:t>
                      </w:r>
                    </w:p>
                  </w:txbxContent>
                </v:textbox>
              </v:shape>
            </w:pict>
          </mc:Fallback>
        </mc:AlternateContent>
      </w:r>
      <w:r w:rsidR="009A66C4" w:rsidRPr="005540AE">
        <w:rPr>
          <w:rFonts w:ascii="Arial" w:hAnsi="Arial" w:cs="Arial"/>
          <w:noProof/>
          <w:sz w:val="22"/>
          <w:szCs w:val="22"/>
        </w:rPr>
        <mc:AlternateContent>
          <mc:Choice Requires="wpg">
            <w:drawing>
              <wp:anchor distT="0" distB="0" distL="114300" distR="114300" simplePos="0" relativeHeight="251657216" behindDoc="0" locked="0" layoutInCell="1" allowOverlap="1" wp14:anchorId="435BCEC3" wp14:editId="59AAA95F">
                <wp:simplePos x="0" y="0"/>
                <wp:positionH relativeFrom="column">
                  <wp:posOffset>240030</wp:posOffset>
                </wp:positionH>
                <wp:positionV relativeFrom="paragraph">
                  <wp:posOffset>0</wp:posOffset>
                </wp:positionV>
                <wp:extent cx="5486400" cy="3596640"/>
                <wp:effectExtent l="0" t="0" r="0" b="0"/>
                <wp:wrapTopAndBottom/>
                <wp:docPr id="19" name="Group 18">
                  <a:extLst xmlns:a="http://schemas.openxmlformats.org/drawingml/2006/main">
                    <a:ext uri="{FF2B5EF4-FFF2-40B4-BE49-F238E27FC236}">
                      <a16:creationId xmlns:a16="http://schemas.microsoft.com/office/drawing/2014/main" id="{9A306484-E712-FF0B-0E34-D8B943DB42B1}"/>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86400" cy="3596640"/>
                          <a:chOff x="0" y="0"/>
                          <a:chExt cx="10887421" cy="7137522"/>
                        </a:xfrm>
                      </wpg:grpSpPr>
                      <pic:pic xmlns:pic="http://schemas.openxmlformats.org/drawingml/2006/picture">
                        <pic:nvPicPr>
                          <pic:cNvPr id="322111134" name="Picture 322111134">
                            <a:extLst>
                              <a:ext uri="{FF2B5EF4-FFF2-40B4-BE49-F238E27FC236}">
                                <a16:creationId xmlns:a16="http://schemas.microsoft.com/office/drawing/2014/main" id="{A136521C-574C-6806-C13A-810FA5B104FF}"/>
                              </a:ext>
                            </a:extLst>
                          </pic:cNvPr>
                          <pic:cNvPicPr>
                            <a:picLocks noChangeAspect="1"/>
                          </pic:cNvPicPr>
                        </pic:nvPicPr>
                        <pic:blipFill>
                          <a:blip r:embed="rId11"/>
                          <a:stretch>
                            <a:fillRect/>
                          </a:stretch>
                        </pic:blipFill>
                        <pic:spPr>
                          <a:xfrm>
                            <a:off x="0" y="19499"/>
                            <a:ext cx="2605010" cy="3358266"/>
                          </a:xfrm>
                          <a:prstGeom prst="rect">
                            <a:avLst/>
                          </a:prstGeom>
                        </pic:spPr>
                      </pic:pic>
                      <pic:pic xmlns:pic="http://schemas.openxmlformats.org/drawingml/2006/picture">
                        <pic:nvPicPr>
                          <pic:cNvPr id="1996964868" name="Picture 1996964868">
                            <a:extLst>
                              <a:ext uri="{FF2B5EF4-FFF2-40B4-BE49-F238E27FC236}">
                                <a16:creationId xmlns:a16="http://schemas.microsoft.com/office/drawing/2014/main" id="{4851DDC6-C446-A09D-B2E3-35D1259D78B8}"/>
                              </a:ext>
                            </a:extLst>
                          </pic:cNvPr>
                          <pic:cNvPicPr>
                            <a:picLocks noChangeAspect="1"/>
                          </pic:cNvPicPr>
                        </pic:nvPicPr>
                        <pic:blipFill>
                          <a:blip r:embed="rId12"/>
                          <a:stretch>
                            <a:fillRect/>
                          </a:stretch>
                        </pic:blipFill>
                        <pic:spPr>
                          <a:xfrm>
                            <a:off x="3902946" y="0"/>
                            <a:ext cx="3219925" cy="3377765"/>
                          </a:xfrm>
                          <a:prstGeom prst="rect">
                            <a:avLst/>
                          </a:prstGeom>
                        </pic:spPr>
                      </pic:pic>
                      <pic:pic xmlns:pic="http://schemas.openxmlformats.org/drawingml/2006/picture">
                        <pic:nvPicPr>
                          <pic:cNvPr id="82806474" name="Picture 82806474">
                            <a:extLst>
                              <a:ext uri="{FF2B5EF4-FFF2-40B4-BE49-F238E27FC236}">
                                <a16:creationId xmlns:a16="http://schemas.microsoft.com/office/drawing/2014/main" id="{85F618DE-37EA-8D6C-EA49-0AAFBEEAF7E2}"/>
                              </a:ext>
                            </a:extLst>
                          </pic:cNvPr>
                          <pic:cNvPicPr>
                            <a:picLocks noChangeAspect="1"/>
                          </pic:cNvPicPr>
                        </pic:nvPicPr>
                        <pic:blipFill>
                          <a:blip r:embed="rId13"/>
                          <a:stretch>
                            <a:fillRect/>
                          </a:stretch>
                        </pic:blipFill>
                        <pic:spPr>
                          <a:xfrm>
                            <a:off x="4077935" y="4490617"/>
                            <a:ext cx="3044936" cy="2646905"/>
                          </a:xfrm>
                          <a:prstGeom prst="rect">
                            <a:avLst/>
                          </a:prstGeom>
                        </pic:spPr>
                      </pic:pic>
                      <wps:wsp>
                        <wps:cNvPr id="1957387874" name="Right Arrow 1957387874">
                          <a:extLst>
                            <a:ext uri="{FF2B5EF4-FFF2-40B4-BE49-F238E27FC236}">
                              <a16:creationId xmlns:a16="http://schemas.microsoft.com/office/drawing/2014/main" id="{B1E50719-4F5B-9C7C-856A-24B286E1057C}"/>
                            </a:ext>
                          </a:extLst>
                        </wps:cNvPr>
                        <wps:cNvSpPr/>
                        <wps:spPr>
                          <a:xfrm>
                            <a:off x="2605010" y="1195666"/>
                            <a:ext cx="1198704" cy="100593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531502401" name="Right Arrow 531502401">
                          <a:extLst>
                            <a:ext uri="{FF2B5EF4-FFF2-40B4-BE49-F238E27FC236}">
                              <a16:creationId xmlns:a16="http://schemas.microsoft.com/office/drawing/2014/main" id="{C8AB05A6-F92C-C4AD-7D87-EE79D95C78C7}"/>
                            </a:ext>
                          </a:extLst>
                        </wps:cNvPr>
                        <wps:cNvSpPr/>
                        <wps:spPr>
                          <a:xfrm rot="5400000">
                            <a:off x="5222394" y="3822302"/>
                            <a:ext cx="804805" cy="223778"/>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92952452" name="Right Arrow 1592952452">
                          <a:extLst>
                            <a:ext uri="{FF2B5EF4-FFF2-40B4-BE49-F238E27FC236}">
                              <a16:creationId xmlns:a16="http://schemas.microsoft.com/office/drawing/2014/main" id="{0D80CED6-28ED-DAE2-4CE1-3780D2544155}"/>
                            </a:ext>
                          </a:extLst>
                        </wps:cNvPr>
                        <wps:cNvSpPr/>
                        <wps:spPr>
                          <a:xfrm>
                            <a:off x="7158921" y="1296470"/>
                            <a:ext cx="1198704" cy="905126"/>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785180186" name="Right Arrow 1785180186">
                          <a:extLst>
                            <a:ext uri="{FF2B5EF4-FFF2-40B4-BE49-F238E27FC236}">
                              <a16:creationId xmlns:a16="http://schemas.microsoft.com/office/drawing/2014/main" id="{C9262491-5B1C-0919-8935-A936BAA99F76}"/>
                            </a:ext>
                          </a:extLst>
                        </wps:cNvPr>
                        <wps:cNvSpPr/>
                        <wps:spPr>
                          <a:xfrm rot="18224812">
                            <a:off x="6679641" y="4261387"/>
                            <a:ext cx="2877567" cy="233418"/>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771171799" name="Picture 771171799">
                            <a:extLst>
                              <a:ext uri="{FF2B5EF4-FFF2-40B4-BE49-F238E27FC236}">
                                <a16:creationId xmlns:a16="http://schemas.microsoft.com/office/drawing/2014/main" id="{6B4EC9B2-7F29-8C19-19DF-C75670098046}"/>
                              </a:ext>
                            </a:extLst>
                          </pic:cNvPr>
                          <pic:cNvPicPr>
                            <a:picLocks noChangeAspect="1"/>
                          </pic:cNvPicPr>
                        </pic:nvPicPr>
                        <pic:blipFill rotWithShape="1">
                          <a:blip r:embed="rId14"/>
                          <a:srcRect r="66347" b="66251"/>
                          <a:stretch/>
                        </pic:blipFill>
                        <pic:spPr>
                          <a:xfrm>
                            <a:off x="8634459" y="589813"/>
                            <a:ext cx="2252962" cy="2318440"/>
                          </a:xfrm>
                          <a:prstGeom prst="rect">
                            <a:avLst/>
                          </a:prstGeom>
                        </pic:spPr>
                      </pic:pic>
                      <wps:wsp>
                        <wps:cNvPr id="17245788" name="Straight Arrow Connector 17245788">
                          <a:extLst>
                            <a:ext uri="{FF2B5EF4-FFF2-40B4-BE49-F238E27FC236}">
                              <a16:creationId xmlns:a16="http://schemas.microsoft.com/office/drawing/2014/main" id="{116D5A0F-230D-6BE5-41DF-AE0952F357CB}"/>
                            </a:ext>
                          </a:extLst>
                        </wps:cNvPr>
                        <wps:cNvCnPr>
                          <a:cxnSpLocks/>
                        </wps:cNvCnPr>
                        <wps:spPr>
                          <a:xfrm>
                            <a:off x="8587957" y="2899883"/>
                            <a:ext cx="128864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858531715" name="Straight Arrow Connector 1858531715">
                          <a:extLst>
                            <a:ext uri="{FF2B5EF4-FFF2-40B4-BE49-F238E27FC236}">
                              <a16:creationId xmlns:a16="http://schemas.microsoft.com/office/drawing/2014/main" id="{AD0029BC-6F29-4FAC-7BF0-66DC74AF3FD1}"/>
                            </a:ext>
                          </a:extLst>
                        </wps:cNvPr>
                        <wps:cNvCnPr>
                          <a:cxnSpLocks/>
                        </wps:cNvCnPr>
                        <wps:spPr>
                          <a:xfrm flipV="1">
                            <a:off x="8587957" y="1698701"/>
                            <a:ext cx="0" cy="120118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078338273" name="TextBox 16">
                          <a:extLst>
                            <a:ext uri="{FF2B5EF4-FFF2-40B4-BE49-F238E27FC236}">
                              <a16:creationId xmlns:a16="http://schemas.microsoft.com/office/drawing/2014/main" id="{1BA71754-7D0F-18C3-23CC-4C8227B42609}"/>
                            </a:ext>
                          </a:extLst>
                        </wps:cNvPr>
                        <wps:cNvSpPr txBox="1"/>
                        <wps:spPr>
                          <a:xfrm>
                            <a:off x="9577865" y="2731472"/>
                            <a:ext cx="1287841" cy="667863"/>
                          </a:xfrm>
                          <a:prstGeom prst="rect">
                            <a:avLst/>
                          </a:prstGeom>
                          <a:noFill/>
                        </wps:spPr>
                        <wps:txbx>
                          <w:txbxContent>
                            <w:p w14:paraId="711CB079" w14:textId="77777777" w:rsidR="005540AE" w:rsidRPr="004D19E4" w:rsidRDefault="005540AE" w:rsidP="005540AE">
                              <w:pPr>
                                <w:jc w:val="center"/>
                                <w:rPr>
                                  <w:rFonts w:hAnsi="Aptos"/>
                                  <w:color w:val="000000" w:themeColor="text1"/>
                                  <w:kern w:val="24"/>
                                  <w:sz w:val="16"/>
                                  <w:szCs w:val="16"/>
                                  <w14:ligatures w14:val="none"/>
                                </w:rPr>
                              </w:pPr>
                              <w:r w:rsidRPr="004D19E4">
                                <w:rPr>
                                  <w:rFonts w:hAnsi="Aptos"/>
                                  <w:color w:val="000000" w:themeColor="text1"/>
                                  <w:kern w:val="24"/>
                                  <w:sz w:val="16"/>
                                  <w:szCs w:val="16"/>
                                </w:rPr>
                                <w:t>HTO-1</w:t>
                              </w:r>
                            </w:p>
                          </w:txbxContent>
                        </wps:txbx>
                        <wps:bodyPr wrap="square" rtlCol="0">
                          <a:spAutoFit/>
                        </wps:bodyPr>
                      </wps:wsp>
                      <wps:wsp>
                        <wps:cNvPr id="1918301383" name="TextBox 17">
                          <a:extLst>
                            <a:ext uri="{FF2B5EF4-FFF2-40B4-BE49-F238E27FC236}">
                              <a16:creationId xmlns:a16="http://schemas.microsoft.com/office/drawing/2014/main" id="{58BAEC1F-D092-2EA8-E3F6-D627886694B8}"/>
                            </a:ext>
                          </a:extLst>
                        </wps:cNvPr>
                        <wps:cNvSpPr txBox="1"/>
                        <wps:spPr>
                          <a:xfrm rot="16200000">
                            <a:off x="8065688" y="1018704"/>
                            <a:ext cx="1287841" cy="667863"/>
                          </a:xfrm>
                          <a:prstGeom prst="rect">
                            <a:avLst/>
                          </a:prstGeom>
                          <a:noFill/>
                        </wps:spPr>
                        <wps:txbx>
                          <w:txbxContent>
                            <w:p w14:paraId="74AB15C1" w14:textId="77777777" w:rsidR="005540AE" w:rsidRPr="004D19E4" w:rsidRDefault="005540AE" w:rsidP="005540AE">
                              <w:pPr>
                                <w:jc w:val="center"/>
                                <w:rPr>
                                  <w:rFonts w:hAnsi="Aptos"/>
                                  <w:color w:val="000000" w:themeColor="text1"/>
                                  <w:kern w:val="24"/>
                                  <w:sz w:val="16"/>
                                  <w:szCs w:val="16"/>
                                  <w14:ligatures w14:val="none"/>
                                </w:rPr>
                              </w:pPr>
                              <w:r w:rsidRPr="004D19E4">
                                <w:rPr>
                                  <w:rFonts w:hAnsi="Aptos"/>
                                  <w:color w:val="000000" w:themeColor="text1"/>
                                  <w:kern w:val="24"/>
                                  <w:sz w:val="16"/>
                                  <w:szCs w:val="16"/>
                                </w:rPr>
                                <w:t>HTO-6</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435BCEC3" id="Group 18" o:spid="_x0000_s1030" style="position:absolute;left:0;text-align:left;margin-left:18.9pt;margin-top:0;width:6in;height:283.2pt;z-index:251657216;mso-width-relative:margin;mso-height-relative:margin" coordsize="108874,713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VX/Cu/IcAAPyHAAAUAAAAZHJzL21lZGlhL2ltYWdlMi5wbmeJUE5HDQoa&#13;&#10;CgAAAA1JSERSAAACZAAAAoMIBgAAALRQFo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2111134" o:spid="_x0000_s1031" type="#_x0000_t75" style="position:absolute;top:194;width:26050;height:3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">
                  <v:imagedata r:id="rId15" o:title=""/>
                </v:shape>
                <v:shape id="Picture 1996964868" o:spid="_x0000_s1032" type="#_x0000_t75" style="position:absolute;left:39029;width:32199;height:337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">
                  <v:imagedata r:id="rId16" o:title=""/>
                </v:shape>
                <v:shape id="Picture 82806474" o:spid="_x0000_s1033" type="#_x0000_t75" style="position:absolute;left:40779;top:44906;width:30449;height:264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">
                  <v:imagedata r:id="rId17" o:titl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57387874" o:spid="_x0000_s1034" type="#_x0000_t13" style="position:absolute;left:26050;top:11956;width:11987;height:100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" adj="12537" fillcolor="#156082 [3204]" strokecolor="#030e13 [484]" strokeweight="1pt"/>
                <v:shape id="Right Arrow 531502401" o:spid="_x0000_s1035" type="#_x0000_t13" style="position:absolute;left:52224;top:38222;width:8048;height:2237;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" adj="18597" fillcolor="#156082 [3204]" strokecolor="#030e13 [484]" strokeweight="1pt"/>
                <v:shape id="Right Arrow 1592952452" o:spid="_x0000_s1036" type="#_x0000_t13" style="position:absolute;left:71589;top:12964;width:11987;height:90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" adj="13445" fillcolor="#156082 [3204]" strokecolor="#030e13 [484]" strokeweight="1pt"/>
                <v:shape id="Right Arrow 1785180186" o:spid="_x0000_s1037" type="#_x0000_t13" style="position:absolute;left:66796;top:42614;width:28775;height:2334;rotation:-3686605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" adj="20724" fillcolor="#156082 [3204]" strokecolor="#030e13 [484]" strokeweight="1pt"/>
                <v:shape id="Picture 771171799" o:spid="_x0000_s1038" type="#_x0000_t75" style="position:absolute;left:86344;top:5898;width:22530;height:231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">
                  <v:imagedata r:id="rId18" o:title="" cropbottom="43418f" cropright="43481f"/>
                </v:shape>
                <v:shapetype id="_x0000_t32" coordsize="21600,21600" o:spt="32" o:oned="t" path="m,l21600,21600e" filled="f">
                  <v:path arrowok="t" fillok="f" o:connecttype="none"/>
                  <o:lock v:ext="edit" shapetype="t"/>
                </v:shapetype>
                <v:shape id="Straight Arrow Connector 17245788" o:spid="_x0000_s1039" type="#_x0000_t32" style="position:absolute;left:85879;top:28998;width:1288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" strokecolor="black [3200]" strokeweight="1.5pt">
                  <v:stroke endarrow="block" joinstyle="miter"/>
                  <o:lock v:ext="edit" shapetype="f"/>
                </v:shape>
                <v:shape id="Straight Arrow Connector 1858531715" o:spid="_x0000_s1040" type="#_x0000_t32" style="position:absolute;left:85879;top:16987;width:0;height:1201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" strokecolor="black [3200]" strokeweight="1.5pt">
                  <v:stroke endarrow="block" joinstyle="miter"/>
                  <o:lock v:ext="edit" shapetype="f"/>
                </v:shape>
                <v:shape id="TextBox 16" o:spid="_x0000_s1041" type="#_x0000_t202" style="position:absolute;left:95778;top:27314;width:12879;height:66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" filled="f" stroked="f">
                  <v:textbox style="mso-fit-shape-to-text:t">
                    <w:txbxContent>
                      <w:p w14:paraId="711CB079" w14:textId="77777777" w:rsidR="005540AE" w:rsidRPr="004D19E4" w:rsidRDefault="005540AE" w:rsidP="005540AE">
                        <w:pPr>
                          <w:jc w:val="center"/>
                          <w:rPr>
                            <w:rFonts w:hAnsi="Aptos"/>
                            <w:color w:val="000000" w:themeColor="text1"/>
                            <w:kern w:val="24"/>
                            <w:sz w:val="16"/>
                            <w:szCs w:val="16"/>
                            <w14:ligatures w14:val="none"/>
                          </w:rPr>
                        </w:pPr>
                        <w:r w:rsidRPr="004D19E4">
                          <w:rPr>
                            <w:rFonts w:hAnsi="Aptos"/>
                            <w:color w:val="000000" w:themeColor="text1"/>
                            <w:kern w:val="24"/>
                            <w:sz w:val="16"/>
                            <w:szCs w:val="16"/>
                          </w:rPr>
                          <w:t>HTO-1</w:t>
                        </w:r>
                      </w:p>
                    </w:txbxContent>
                  </v:textbox>
                </v:shape>
                <v:shape id="TextBox 17" o:spid="_x0000_s1042" type="#_x0000_t202" style="position:absolute;left:80657;top:10186;width:12878;height:667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" filled="f" stroked="f">
                  <v:textbox style="mso-fit-shape-to-text:t">
                    <w:txbxContent>
                      <w:p w14:paraId="74AB15C1" w14:textId="77777777" w:rsidR="005540AE" w:rsidRPr="004D19E4" w:rsidRDefault="005540AE" w:rsidP="005540AE">
                        <w:pPr>
                          <w:jc w:val="center"/>
                          <w:rPr>
                            <w:rFonts w:hAnsi="Aptos"/>
                            <w:color w:val="000000" w:themeColor="text1"/>
                            <w:kern w:val="24"/>
                            <w:sz w:val="16"/>
                            <w:szCs w:val="16"/>
                            <w14:ligatures w14:val="none"/>
                          </w:rPr>
                        </w:pPr>
                        <w:r w:rsidRPr="004D19E4">
                          <w:rPr>
                            <w:rFonts w:hAnsi="Aptos"/>
                            <w:color w:val="000000" w:themeColor="text1"/>
                            <w:kern w:val="24"/>
                            <w:sz w:val="16"/>
                            <w:szCs w:val="16"/>
                          </w:rPr>
                          <w:t>HTO-6</w:t>
                        </w:r>
                      </w:p>
                    </w:txbxContent>
                  </v:textbox>
                </v:shape>
                <w10:wrap type="topAndBottom"/>
              </v:group>
            </w:pict>
          </mc:Fallback>
        </mc:AlternateContent>
      </w:r>
    </w:p>
    <w:p w14:paraId="5BA92BB0" w14:textId="510DA9CA" w:rsidR="009A66C4" w:rsidRPr="009A66C4" w:rsidRDefault="009A66C4" w:rsidP="00BB71BA">
      <w:pPr>
        <w:pStyle w:val="NoSpacing"/>
        <w:jc w:val="both"/>
        <w:rPr>
          <w:rFonts w:ascii="Arial" w:hAnsi="Arial" w:cs="Arial"/>
          <w:sz w:val="18"/>
          <w:szCs w:val="18"/>
        </w:rPr>
      </w:pPr>
      <w:r>
        <w:rPr>
          <w:rFonts w:ascii="Arial" w:hAnsi="Arial" w:cs="Arial"/>
          <w:b/>
          <w:bCs/>
          <w:sz w:val="18"/>
          <w:szCs w:val="18"/>
        </w:rPr>
        <w:t>Figure 1. Schematic for simulation of count data.</w:t>
      </w:r>
      <w:r>
        <w:rPr>
          <w:rFonts w:ascii="Arial" w:hAnsi="Arial" w:cs="Arial"/>
          <w:sz w:val="18"/>
          <w:szCs w:val="18"/>
        </w:rPr>
        <w:t xml:space="preserve"> Counts </w:t>
      </w:r>
      <w:r w:rsidR="00095C9E">
        <w:rPr>
          <w:rFonts w:ascii="Arial" w:hAnsi="Arial" w:cs="Arial"/>
          <w:sz w:val="18"/>
          <w:szCs w:val="18"/>
        </w:rPr>
        <w:t xml:space="preserve">for singlets </w:t>
      </w:r>
      <w:r>
        <w:rPr>
          <w:rFonts w:ascii="Arial" w:hAnsi="Arial" w:cs="Arial"/>
          <w:sz w:val="18"/>
          <w:szCs w:val="18"/>
        </w:rPr>
        <w:t>are sampled from a “positive” (red) or “negative” (blue) negative binomial distribution</w:t>
      </w:r>
      <w:r w:rsidR="00BE26D2">
        <w:rPr>
          <w:rFonts w:ascii="Arial" w:hAnsi="Arial" w:cs="Arial"/>
          <w:sz w:val="18"/>
          <w:szCs w:val="18"/>
        </w:rPr>
        <w:t xml:space="preserve"> (1)</w:t>
      </w:r>
      <w:r>
        <w:rPr>
          <w:rFonts w:ascii="Arial" w:hAnsi="Arial" w:cs="Arial"/>
          <w:sz w:val="18"/>
          <w:szCs w:val="18"/>
        </w:rPr>
        <w:t>. Of these simulated cells</w:t>
      </w:r>
      <w:r w:rsidR="00BE26D2">
        <w:rPr>
          <w:rFonts w:ascii="Arial" w:hAnsi="Arial" w:cs="Arial"/>
          <w:sz w:val="18"/>
          <w:szCs w:val="18"/>
        </w:rPr>
        <w:t xml:space="preserve"> (2)</w:t>
      </w:r>
      <w:r w:rsidR="00095C9E">
        <w:rPr>
          <w:rFonts w:ascii="Arial" w:hAnsi="Arial" w:cs="Arial"/>
          <w:sz w:val="18"/>
          <w:szCs w:val="18"/>
        </w:rPr>
        <w:t>, a small number (determined by multiplet rate) are combined to form doublets</w:t>
      </w:r>
      <w:r w:rsidR="00BE26D2">
        <w:rPr>
          <w:rFonts w:ascii="Arial" w:hAnsi="Arial" w:cs="Arial"/>
          <w:sz w:val="18"/>
          <w:szCs w:val="18"/>
        </w:rPr>
        <w:t xml:space="preserve"> (3), which are included in the final cell matrix (4).</w:t>
      </w:r>
    </w:p>
    <w:p w14:paraId="2D90500B" w14:textId="56880743" w:rsidR="009A66C4" w:rsidRDefault="00995092" w:rsidP="00BB71BA">
      <w:pPr>
        <w:pStyle w:val="NoSpacing"/>
        <w:jc w:val="both"/>
        <w:rPr>
          <w:rFonts w:ascii="Arial" w:hAnsi="Arial" w:cs="Arial"/>
          <w:b/>
          <w:bCs/>
          <w:i/>
          <w:iCs/>
          <w:sz w:val="22"/>
          <w:szCs w:val="22"/>
        </w:rPr>
      </w:pPr>
      <w:r>
        <w:rPr>
          <w:rFonts w:ascii="Arial" w:hAnsi="Arial" w:cs="Arial"/>
          <w:b/>
          <w:bCs/>
          <w:i/>
          <w:iCs/>
          <w:noProof/>
          <w:sz w:val="22"/>
          <w:szCs w:val="22"/>
        </w:rPr>
        <mc:AlternateContent>
          <mc:Choice Requires="wps">
            <w:drawing>
              <wp:anchor distT="0" distB="0" distL="114300" distR="114300" simplePos="0" relativeHeight="251673600" behindDoc="0" locked="0" layoutInCell="1" allowOverlap="1" wp14:anchorId="3B8B7C38" wp14:editId="5C2FFE37">
                <wp:simplePos x="0" y="0"/>
                <wp:positionH relativeFrom="column">
                  <wp:posOffset>-22860</wp:posOffset>
                </wp:positionH>
                <wp:positionV relativeFrom="paragraph">
                  <wp:posOffset>77470</wp:posOffset>
                </wp:positionV>
                <wp:extent cx="5977890" cy="0"/>
                <wp:effectExtent l="0" t="0" r="16510" b="12700"/>
                <wp:wrapNone/>
                <wp:docPr id="2040284175" name="Straight Connector 3"/>
                <wp:cNvGraphicFramePr/>
                <a:graphic xmlns:a="http://schemas.openxmlformats.org/drawingml/2006/main">
                  <a:graphicData uri="http://schemas.microsoft.com/office/word/2010/wordprocessingShape">
                    <wps:wsp>
                      <wps:cNvCnPr/>
                      <wps:spPr>
                        <a:xfrm>
                          <a:off x="0" y="0"/>
                          <a:ext cx="59778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4DEC8F1" id="Straight Connector 3"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pt,6.1pt" to="468.9pt,6.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" strokecolor="black [3200]" strokeweight="1pt">
                <v:stroke joinstyle="miter"/>
              </v:line>
            </w:pict>
          </mc:Fallback>
        </mc:AlternateContent>
      </w:r>
    </w:p>
    <w:p w14:paraId="62A46E15" w14:textId="3CB4ABAA" w:rsidR="00D44E4F" w:rsidRPr="00BB71BA" w:rsidRDefault="000E3335" w:rsidP="00BB71BA">
      <w:pPr>
        <w:pStyle w:val="NoSpacing"/>
        <w:jc w:val="both"/>
        <w:rPr>
          <w:rFonts w:ascii="Arial" w:hAnsi="Arial" w:cs="Arial"/>
          <w:sz w:val="22"/>
          <w:szCs w:val="22"/>
        </w:rPr>
      </w:pPr>
      <w:r w:rsidRPr="00BB71BA">
        <w:rPr>
          <w:rFonts w:ascii="Arial" w:hAnsi="Arial" w:cs="Arial"/>
          <w:b/>
          <w:bCs/>
          <w:i/>
          <w:iCs/>
          <w:sz w:val="22"/>
          <w:szCs w:val="22"/>
        </w:rPr>
        <w:t>Tool benchmarks.</w:t>
      </w:r>
      <w:r w:rsidRPr="00BB71BA">
        <w:rPr>
          <w:rFonts w:ascii="Arial" w:hAnsi="Arial" w:cs="Arial"/>
          <w:b/>
          <w:bCs/>
          <w:sz w:val="22"/>
          <w:szCs w:val="22"/>
        </w:rPr>
        <w:t xml:space="preserve"> </w:t>
      </w:r>
      <w:r w:rsidR="00597C4A" w:rsidRPr="00BB71BA">
        <w:rPr>
          <w:rFonts w:ascii="Arial" w:hAnsi="Arial" w:cs="Arial"/>
          <w:sz w:val="22"/>
          <w:szCs w:val="22"/>
        </w:rPr>
        <w:t xml:space="preserve">In this project, we considered four major benchmarks: comparison of overall classification to ground truth, singlet assignment accuracy, doublet assignment accuracy, and </w:t>
      </w:r>
      <w:r w:rsidR="00AD2C5D" w:rsidRPr="00BB71BA">
        <w:rPr>
          <w:rFonts w:ascii="Arial" w:hAnsi="Arial" w:cs="Arial"/>
          <w:sz w:val="22"/>
          <w:szCs w:val="22"/>
        </w:rPr>
        <w:t>F-score calculation (overall performance metric).</w:t>
      </w:r>
    </w:p>
    <w:p w14:paraId="780B6CF7" w14:textId="45284F06" w:rsidR="00AD2C5D" w:rsidRPr="00BB71BA" w:rsidRDefault="005B79C0" w:rsidP="00BB71BA">
      <w:pPr>
        <w:pStyle w:val="NoSpacing"/>
        <w:numPr>
          <w:ilvl w:val="0"/>
          <w:numId w:val="1"/>
        </w:numPr>
        <w:jc w:val="both"/>
        <w:rPr>
          <w:rFonts w:ascii="Arial" w:hAnsi="Arial" w:cs="Arial"/>
          <w:sz w:val="22"/>
          <w:szCs w:val="22"/>
        </w:rPr>
      </w:pPr>
      <w:r w:rsidRPr="00BB71BA">
        <w:rPr>
          <w:rFonts w:ascii="Arial" w:hAnsi="Arial" w:cs="Arial"/>
          <w:sz w:val="22"/>
          <w:szCs w:val="22"/>
        </w:rPr>
        <w:t>Overall classification for each tool was determined by proportions of singlet, doublet</w:t>
      </w:r>
      <w:r w:rsidR="006373D5" w:rsidRPr="00BB71BA">
        <w:rPr>
          <w:rFonts w:ascii="Arial" w:hAnsi="Arial" w:cs="Arial"/>
          <w:sz w:val="22"/>
          <w:szCs w:val="22"/>
        </w:rPr>
        <w:t xml:space="preserve"> (all multiplets are assumed doublets)</w:t>
      </w:r>
      <w:r w:rsidRPr="00BB71BA">
        <w:rPr>
          <w:rFonts w:ascii="Arial" w:hAnsi="Arial" w:cs="Arial"/>
          <w:sz w:val="22"/>
          <w:szCs w:val="22"/>
        </w:rPr>
        <w:t xml:space="preserve">, </w:t>
      </w:r>
      <w:r w:rsidR="00EA08B6" w:rsidRPr="00BB71BA">
        <w:rPr>
          <w:rFonts w:ascii="Arial" w:hAnsi="Arial" w:cs="Arial"/>
          <w:sz w:val="22"/>
          <w:szCs w:val="22"/>
        </w:rPr>
        <w:t>negative, and uncertain calls (only for demuxmix).</w:t>
      </w:r>
    </w:p>
    <w:p w14:paraId="2EB912AB" w14:textId="7E89AD87" w:rsidR="00EA08B6" w:rsidRPr="00BB71BA" w:rsidRDefault="00EA08B6" w:rsidP="00BB71BA">
      <w:pPr>
        <w:pStyle w:val="NoSpacing"/>
        <w:numPr>
          <w:ilvl w:val="0"/>
          <w:numId w:val="1"/>
        </w:numPr>
        <w:jc w:val="both"/>
        <w:rPr>
          <w:rFonts w:ascii="Arial" w:hAnsi="Arial" w:cs="Arial"/>
          <w:sz w:val="22"/>
          <w:szCs w:val="22"/>
        </w:rPr>
      </w:pPr>
      <w:r w:rsidRPr="00BB71BA">
        <w:rPr>
          <w:rFonts w:ascii="Arial" w:hAnsi="Arial" w:cs="Arial"/>
          <w:sz w:val="22"/>
          <w:szCs w:val="22"/>
        </w:rPr>
        <w:t xml:space="preserve">Singlet assignment accuracy was </w:t>
      </w:r>
      <w:r w:rsidR="00612E50" w:rsidRPr="00BB71BA">
        <w:rPr>
          <w:rFonts w:ascii="Arial" w:hAnsi="Arial" w:cs="Arial"/>
          <w:sz w:val="22"/>
          <w:szCs w:val="22"/>
        </w:rPr>
        <w:t xml:space="preserve">measured by the percentages of singlets which were assigned the wrong </w:t>
      </w:r>
      <w:r w:rsidR="00EA35A0" w:rsidRPr="00BB71BA">
        <w:rPr>
          <w:rFonts w:ascii="Arial" w:hAnsi="Arial" w:cs="Arial"/>
          <w:sz w:val="22"/>
          <w:szCs w:val="22"/>
        </w:rPr>
        <w:t>barcode</w:t>
      </w:r>
      <w:r w:rsidR="00612E50" w:rsidRPr="00BB71BA">
        <w:rPr>
          <w:rFonts w:ascii="Arial" w:hAnsi="Arial" w:cs="Arial"/>
          <w:sz w:val="22"/>
          <w:szCs w:val="22"/>
        </w:rPr>
        <w:t>, singlets inaccurately defined as doublets, and singlets which the algorithm could not make a call for.</w:t>
      </w:r>
    </w:p>
    <w:p w14:paraId="68B31C06" w14:textId="5D2FB034" w:rsidR="00F660A2" w:rsidRPr="00BB71BA" w:rsidRDefault="00911E8F" w:rsidP="00BB71BA">
      <w:pPr>
        <w:pStyle w:val="NoSpacing"/>
        <w:numPr>
          <w:ilvl w:val="0"/>
          <w:numId w:val="1"/>
        </w:numPr>
        <w:jc w:val="both"/>
        <w:rPr>
          <w:rFonts w:ascii="Arial" w:hAnsi="Arial" w:cs="Arial"/>
          <w:sz w:val="22"/>
          <w:szCs w:val="22"/>
        </w:rPr>
      </w:pPr>
      <w:r w:rsidRPr="00BB71BA">
        <w:rPr>
          <w:rFonts w:ascii="Arial" w:hAnsi="Arial" w:cs="Arial"/>
          <w:sz w:val="22"/>
          <w:szCs w:val="22"/>
        </w:rPr>
        <w:t xml:space="preserve">Double assignment accuracy was determined by </w:t>
      </w:r>
      <w:r w:rsidR="00974086" w:rsidRPr="00BB71BA">
        <w:rPr>
          <w:rFonts w:ascii="Arial" w:hAnsi="Arial" w:cs="Arial"/>
          <w:sz w:val="22"/>
          <w:szCs w:val="22"/>
        </w:rPr>
        <w:t xml:space="preserve">comparing proportions of doublets assigned correctly as doublets versus incorrectly assigned as negative or as singlets. </w:t>
      </w:r>
      <w:r w:rsidR="001555DF" w:rsidRPr="00BB71BA">
        <w:rPr>
          <w:rFonts w:ascii="Arial" w:hAnsi="Arial" w:cs="Arial"/>
          <w:sz w:val="22"/>
          <w:szCs w:val="22"/>
        </w:rPr>
        <w:t xml:space="preserve">Comparison was also made of doublet assignment rates between doublets consisting of two cells with the same </w:t>
      </w:r>
      <w:r w:rsidR="00EA35A0" w:rsidRPr="00BB71BA">
        <w:rPr>
          <w:rFonts w:ascii="Arial" w:hAnsi="Arial" w:cs="Arial"/>
          <w:sz w:val="22"/>
          <w:szCs w:val="22"/>
        </w:rPr>
        <w:t>barcode</w:t>
      </w:r>
      <w:r w:rsidR="001555DF" w:rsidRPr="00BB71BA">
        <w:rPr>
          <w:rFonts w:ascii="Arial" w:hAnsi="Arial" w:cs="Arial"/>
          <w:sz w:val="22"/>
          <w:szCs w:val="22"/>
        </w:rPr>
        <w:t xml:space="preserve"> versus two cells with different </w:t>
      </w:r>
      <w:r w:rsidR="00EA35A0" w:rsidRPr="00BB71BA">
        <w:rPr>
          <w:rFonts w:ascii="Arial" w:hAnsi="Arial" w:cs="Arial"/>
          <w:sz w:val="22"/>
          <w:szCs w:val="22"/>
        </w:rPr>
        <w:t>barcodes</w:t>
      </w:r>
      <w:r w:rsidR="001555DF" w:rsidRPr="00BB71BA">
        <w:rPr>
          <w:rFonts w:ascii="Arial" w:hAnsi="Arial" w:cs="Arial"/>
          <w:sz w:val="22"/>
          <w:szCs w:val="22"/>
        </w:rPr>
        <w:t>.</w:t>
      </w:r>
    </w:p>
    <w:p w14:paraId="5ED34F70" w14:textId="67AC14BF" w:rsidR="001555DF" w:rsidRDefault="001B27C5" w:rsidP="00BB71BA">
      <w:pPr>
        <w:pStyle w:val="NoSpacing"/>
        <w:numPr>
          <w:ilvl w:val="0"/>
          <w:numId w:val="1"/>
        </w:numPr>
        <w:jc w:val="both"/>
        <w:rPr>
          <w:rFonts w:ascii="Arial" w:hAnsi="Arial" w:cs="Arial"/>
          <w:sz w:val="22"/>
          <w:szCs w:val="22"/>
        </w:rPr>
      </w:pPr>
      <w:r w:rsidRPr="00BB71BA">
        <w:rPr>
          <w:rFonts w:ascii="Arial" w:hAnsi="Arial" w:cs="Arial"/>
          <w:sz w:val="22"/>
          <w:szCs w:val="22"/>
        </w:rPr>
        <w:t>The F score for a tool is calculated by the following equation</w:t>
      </w:r>
      <w:r w:rsidR="00F660A2" w:rsidRPr="00BB71BA">
        <w:rPr>
          <w:rFonts w:ascii="Arial" w:hAnsi="Arial" w:cs="Arial"/>
          <w:sz w:val="22"/>
          <w:szCs w:val="22"/>
        </w:rPr>
        <w:t>:</w:t>
      </w:r>
    </w:p>
    <w:p w14:paraId="2C0C6253" w14:textId="77777777" w:rsidR="00975E2C" w:rsidRPr="00BB71BA" w:rsidRDefault="00975E2C" w:rsidP="00975E2C">
      <w:pPr>
        <w:pStyle w:val="NoSpacing"/>
        <w:ind w:left="720"/>
        <w:jc w:val="both"/>
        <w:rPr>
          <w:rFonts w:ascii="Arial" w:hAnsi="Arial" w:cs="Arial"/>
          <w:sz w:val="22"/>
          <w:szCs w:val="22"/>
        </w:rPr>
      </w:pPr>
    </w:p>
    <w:p w14:paraId="76F037BD" w14:textId="10DE43D5" w:rsidR="00F660A2" w:rsidRPr="00975E2C" w:rsidRDefault="00F660A2" w:rsidP="00BB71BA">
      <w:pPr>
        <w:pStyle w:val="NoSpacing"/>
        <w:jc w:val="both"/>
        <w:rPr>
          <w:rFonts w:ascii="Arial" w:eastAsiaTheme="minorEastAsia" w:hAnsi="Arial" w:cs="Arial"/>
          <w:sz w:val="22"/>
          <w:szCs w:val="22"/>
        </w:rPr>
      </w:pPr>
      <m:oMathPara>
        <m:oMath>
          <m:r>
            <w:rPr>
              <w:rFonts w:ascii="Cambria Math" w:hAnsi="Cambria Math" w:cs="Arial"/>
              <w:sz w:val="22"/>
              <w:szCs w:val="22"/>
            </w:rPr>
            <m:t>F=</m:t>
          </m:r>
          <m:f>
            <m:fPr>
              <m:ctrlPr>
                <w:rPr>
                  <w:rFonts w:ascii="Cambria Math" w:hAnsi="Cambria Math" w:cs="Arial"/>
                  <w:i/>
                  <w:sz w:val="22"/>
                  <w:szCs w:val="22"/>
                </w:rPr>
              </m:ctrlPr>
            </m:fPr>
            <m:num>
              <m:r>
                <w:rPr>
                  <w:rFonts w:ascii="Cambria Math" w:hAnsi="Cambria Math" w:cs="Arial"/>
                  <w:sz w:val="22"/>
                  <w:szCs w:val="22"/>
                </w:rPr>
                <m:t>TP</m:t>
              </m:r>
            </m:num>
            <m:den>
              <m:r>
                <w:rPr>
                  <w:rFonts w:ascii="Cambria Math" w:hAnsi="Cambria Math" w:cs="Arial"/>
                  <w:sz w:val="22"/>
                  <w:szCs w:val="22"/>
                </w:rPr>
                <m:t>TP+</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FP+FN)</m:t>
              </m:r>
            </m:den>
          </m:f>
        </m:oMath>
      </m:oMathPara>
    </w:p>
    <w:p w14:paraId="0A9F0C38" w14:textId="77777777" w:rsidR="00975E2C" w:rsidRPr="00BB71BA" w:rsidRDefault="00975E2C" w:rsidP="00BB71BA">
      <w:pPr>
        <w:pStyle w:val="NoSpacing"/>
        <w:jc w:val="both"/>
        <w:rPr>
          <w:rFonts w:ascii="Arial" w:eastAsiaTheme="minorEastAsia" w:hAnsi="Arial" w:cs="Arial"/>
          <w:sz w:val="22"/>
          <w:szCs w:val="22"/>
        </w:rPr>
      </w:pPr>
    </w:p>
    <w:p w14:paraId="2D102CE4" w14:textId="092EAC69" w:rsidR="00995092" w:rsidRDefault="00F660A2" w:rsidP="00975E2C">
      <w:pPr>
        <w:pStyle w:val="NoSpacing"/>
        <w:ind w:left="720"/>
        <w:jc w:val="both"/>
        <w:rPr>
          <w:rFonts w:ascii="Arial" w:eastAsiaTheme="minorEastAsia" w:hAnsi="Arial" w:cs="Arial"/>
          <w:sz w:val="22"/>
          <w:szCs w:val="22"/>
        </w:rPr>
      </w:pPr>
      <w:r w:rsidRPr="00BB71BA">
        <w:rPr>
          <w:rFonts w:ascii="Arial" w:eastAsiaTheme="minorEastAsia" w:hAnsi="Arial" w:cs="Arial"/>
          <w:sz w:val="22"/>
          <w:szCs w:val="22"/>
        </w:rPr>
        <w:t xml:space="preserve">where TP is defined as the number of cells correctly assigned by the tool, FP as the number of cells where an incorrect assignment is made (in the case of singlets, </w:t>
      </w:r>
      <w:r w:rsidR="00EA35A0" w:rsidRPr="00BB71BA">
        <w:rPr>
          <w:rFonts w:ascii="Arial" w:eastAsiaTheme="minorEastAsia" w:hAnsi="Arial" w:cs="Arial"/>
          <w:sz w:val="22"/>
          <w:szCs w:val="22"/>
        </w:rPr>
        <w:t xml:space="preserve">this includes either singlets assigned the wrong barcode or singlets assigned as doublets; in the case of doublets, this includes </w:t>
      </w:r>
      <w:r w:rsidR="00D82217" w:rsidRPr="00BB71BA">
        <w:rPr>
          <w:rFonts w:ascii="Arial" w:eastAsiaTheme="minorEastAsia" w:hAnsi="Arial" w:cs="Arial"/>
          <w:sz w:val="22"/>
          <w:szCs w:val="22"/>
        </w:rPr>
        <w:t>doublets assigned as singlets), and FN as the number of cells where no call is made.</w:t>
      </w:r>
    </w:p>
    <w:p w14:paraId="3B6CEDE2" w14:textId="77777777" w:rsidR="00995092" w:rsidRPr="00BB71BA" w:rsidRDefault="00995092" w:rsidP="00BB71BA">
      <w:pPr>
        <w:pStyle w:val="NoSpacing"/>
        <w:ind w:left="720"/>
        <w:jc w:val="both"/>
        <w:rPr>
          <w:rFonts w:ascii="Arial" w:eastAsiaTheme="minorEastAsia" w:hAnsi="Arial" w:cs="Arial"/>
          <w:sz w:val="22"/>
          <w:szCs w:val="22"/>
        </w:rPr>
      </w:pPr>
    </w:p>
    <w:p w14:paraId="5CFD3FB7" w14:textId="41861F8D" w:rsidR="00995092" w:rsidRPr="00CA10B7" w:rsidRDefault="001627A6" w:rsidP="00BB71BA">
      <w:pPr>
        <w:pStyle w:val="NoSpacing"/>
        <w:jc w:val="both"/>
        <w:rPr>
          <w:rFonts w:ascii="Arial" w:hAnsi="Arial" w:cs="Arial"/>
          <w:sz w:val="22"/>
          <w:szCs w:val="22"/>
          <w:u w:val="single"/>
        </w:rPr>
      </w:pPr>
      <w:r>
        <w:rPr>
          <w:rFonts w:ascii="Arial" w:hAnsi="Arial" w:cs="Arial"/>
          <w:noProof/>
          <w:sz w:val="22"/>
          <w:szCs w:val="22"/>
        </w:rPr>
        <mc:AlternateContent>
          <mc:Choice Requires="wpg">
            <w:drawing>
              <wp:anchor distT="0" distB="0" distL="114300" distR="114300" simplePos="0" relativeHeight="251672576" behindDoc="0" locked="0" layoutInCell="1" allowOverlap="1" wp14:anchorId="663935E6" wp14:editId="70E35490">
                <wp:simplePos x="0" y="0"/>
                <wp:positionH relativeFrom="column">
                  <wp:posOffset>194310</wp:posOffset>
                </wp:positionH>
                <wp:positionV relativeFrom="paragraph">
                  <wp:posOffset>0</wp:posOffset>
                </wp:positionV>
                <wp:extent cx="5486400" cy="3827780"/>
                <wp:effectExtent l="0" t="0" r="0" b="0"/>
                <wp:wrapTopAndBottom/>
                <wp:docPr id="911275568"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86400" cy="3827780"/>
                          <a:chOff x="0" y="0"/>
                          <a:chExt cx="7927340" cy="5530792"/>
                        </a:xfrm>
                      </wpg:grpSpPr>
                      <pic:pic xmlns:pic="http://schemas.openxmlformats.org/drawingml/2006/picture">
                        <pic:nvPicPr>
                          <pic:cNvPr id="6" name="Picture 5">
                            <a:extLst>
                              <a:ext uri="{FF2B5EF4-FFF2-40B4-BE49-F238E27FC236}">
                                <a16:creationId xmlns:a16="http://schemas.microsoft.com/office/drawing/2014/main" id="{AA407A56-37E9-6A65-BF00-23CF1F7FA9A0}"/>
                              </a:ext>
                            </a:extLst>
                          </pic:cNvPr>
                          <pic:cNvPicPr>
                            <a:picLocks noChangeAspect="1"/>
                          </pic:cNvPicPr>
                        </pic:nvPicPr>
                        <pic:blipFill>
                          <a:blip r:embed="rId14"/>
                          <a:stretch>
                            <a:fillRect/>
                          </a:stretch>
                        </pic:blipFill>
                        <pic:spPr>
                          <a:xfrm>
                            <a:off x="3006090" y="0"/>
                            <a:ext cx="4921250" cy="5050155"/>
                          </a:xfrm>
                          <a:prstGeom prst="rect">
                            <a:avLst/>
                          </a:prstGeom>
                        </pic:spPr>
                      </pic:pic>
                      <wps:wsp>
                        <wps:cNvPr id="7" name="Straight Arrow Connector 6">
                          <a:extLst>
                            <a:ext uri="{FF2B5EF4-FFF2-40B4-BE49-F238E27FC236}">
                              <a16:creationId xmlns:a16="http://schemas.microsoft.com/office/drawing/2014/main" id="{FCFAB88E-7757-C03A-293F-6083BB3D5B5F}"/>
                            </a:ext>
                          </a:extLst>
                        </wps:cNvPr>
                        <wps:cNvCnPr>
                          <a:cxnSpLocks/>
                        </wps:cNvCnPr>
                        <wps:spPr>
                          <a:xfrm>
                            <a:off x="2937510" y="5172710"/>
                            <a:ext cx="128864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 name="Straight Arrow Connector 7">
                          <a:extLst>
                            <a:ext uri="{FF2B5EF4-FFF2-40B4-BE49-F238E27FC236}">
                              <a16:creationId xmlns:a16="http://schemas.microsoft.com/office/drawing/2014/main" id="{88CA17D6-4D53-3EC9-BDF3-A71DD1E08223}"/>
                            </a:ext>
                          </a:extLst>
                        </wps:cNvPr>
                        <wps:cNvCnPr>
                          <a:cxnSpLocks/>
                        </wps:cNvCnPr>
                        <wps:spPr>
                          <a:xfrm flipV="1">
                            <a:off x="2941320" y="3967491"/>
                            <a:ext cx="0" cy="120118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 name="TextBox 8">
                          <a:extLst>
                            <a:ext uri="{FF2B5EF4-FFF2-40B4-BE49-F238E27FC236}">
                              <a16:creationId xmlns:a16="http://schemas.microsoft.com/office/drawing/2014/main" id="{65AE3247-7908-CA19-E4E3-D6912467F94E}"/>
                            </a:ext>
                          </a:extLst>
                        </wps:cNvPr>
                        <wps:cNvSpPr txBox="1"/>
                        <wps:spPr>
                          <a:xfrm>
                            <a:off x="3909060" y="4992210"/>
                            <a:ext cx="1289110" cy="538582"/>
                          </a:xfrm>
                          <a:prstGeom prst="rect">
                            <a:avLst/>
                          </a:prstGeom>
                          <a:noFill/>
                        </wps:spPr>
                        <wps:txbx>
                          <w:txbxContent>
                            <w:p w14:paraId="18A054BE" w14:textId="77777777" w:rsidR="00995092" w:rsidRPr="00995092" w:rsidRDefault="00995092" w:rsidP="00995092">
                              <w:pPr>
                                <w:jc w:val="center"/>
                                <w:rPr>
                                  <w:rFonts w:hAnsi="Aptos"/>
                                  <w:color w:val="000000" w:themeColor="text1"/>
                                  <w:kern w:val="24"/>
                                  <w:sz w:val="20"/>
                                  <w:szCs w:val="20"/>
                                  <w14:ligatures w14:val="none"/>
                                </w:rPr>
                              </w:pPr>
                              <w:r w:rsidRPr="00995092">
                                <w:rPr>
                                  <w:rFonts w:hAnsi="Aptos"/>
                                  <w:color w:val="000000" w:themeColor="text1"/>
                                  <w:kern w:val="24"/>
                                  <w:sz w:val="20"/>
                                  <w:szCs w:val="20"/>
                                </w:rPr>
                                <w:t>HTO-1</w:t>
                              </w:r>
                            </w:p>
                          </w:txbxContent>
                        </wps:txbx>
                        <wps:bodyPr wrap="square" rtlCol="0">
                          <a:spAutoFit/>
                        </wps:bodyPr>
                      </wps:wsp>
                      <wps:wsp>
                        <wps:cNvPr id="10" name="TextBox 9">
                          <a:extLst>
                            <a:ext uri="{FF2B5EF4-FFF2-40B4-BE49-F238E27FC236}">
                              <a16:creationId xmlns:a16="http://schemas.microsoft.com/office/drawing/2014/main" id="{B054ABB2-7167-B2EE-27BB-9CF118568B8C}"/>
                            </a:ext>
                          </a:extLst>
                        </wps:cNvPr>
                        <wps:cNvSpPr txBox="1"/>
                        <wps:spPr>
                          <a:xfrm rot="16200000">
                            <a:off x="2371095" y="3371343"/>
                            <a:ext cx="1288192" cy="538582"/>
                          </a:xfrm>
                          <a:prstGeom prst="rect">
                            <a:avLst/>
                          </a:prstGeom>
                          <a:noFill/>
                        </wps:spPr>
                        <wps:txbx>
                          <w:txbxContent>
                            <w:p w14:paraId="79C17F49" w14:textId="77777777" w:rsidR="00995092" w:rsidRPr="00995092" w:rsidRDefault="00995092" w:rsidP="00995092">
                              <w:pPr>
                                <w:jc w:val="center"/>
                                <w:rPr>
                                  <w:rFonts w:hAnsi="Aptos"/>
                                  <w:color w:val="000000" w:themeColor="text1"/>
                                  <w:kern w:val="24"/>
                                  <w:sz w:val="20"/>
                                  <w:szCs w:val="20"/>
                                  <w14:ligatures w14:val="none"/>
                                </w:rPr>
                              </w:pPr>
                              <w:r w:rsidRPr="00995092">
                                <w:rPr>
                                  <w:rFonts w:hAnsi="Aptos"/>
                                  <w:color w:val="000000" w:themeColor="text1"/>
                                  <w:kern w:val="24"/>
                                  <w:sz w:val="20"/>
                                  <w:szCs w:val="20"/>
                                </w:rPr>
                                <w:t>HTO-2</w:t>
                              </w:r>
                            </w:p>
                          </w:txbxContent>
                        </wps:txbx>
                        <wps:bodyPr wrap="square" rtlCol="0">
                          <a:spAutoFit/>
                        </wps:bodyPr>
                      </wps:wsp>
                      <pic:pic xmlns:pic="http://schemas.openxmlformats.org/drawingml/2006/picture">
                        <pic:nvPicPr>
                          <pic:cNvPr id="11" name="Picture 10">
                            <a:extLst>
                              <a:ext uri="{FF2B5EF4-FFF2-40B4-BE49-F238E27FC236}">
                                <a16:creationId xmlns:a16="http://schemas.microsoft.com/office/drawing/2014/main" id="{83A60E1B-1F40-9783-D2DB-E5E2A4BDED5C}"/>
                              </a:ext>
                            </a:extLst>
                          </pic:cNvPr>
                          <pic:cNvPicPr>
                            <a:picLocks noChangeAspect="1"/>
                          </pic:cNvPicPr>
                        </pic:nvPicPr>
                        <pic:blipFill>
                          <a:blip r:embed="rId19"/>
                          <a:stretch>
                            <a:fillRect/>
                          </a:stretch>
                        </pic:blipFill>
                        <pic:spPr>
                          <a:xfrm>
                            <a:off x="0" y="68580"/>
                            <a:ext cx="2562860" cy="50476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3935E6" id="Group 2" o:spid="_x0000_s1043" style="position:absolute;left:0;text-align:left;margin-left:15.3pt;margin-top:0;width:6in;height:301.4pt;z-index:251672576;mso-width-relative:margin;mso-height-relative:margin" coordsize="79273,55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OT1/edYsAAHWLAAAUAAAAZHJzL21lZGlhL2ltYWdlMi5wbmeJUE5HDQoa&#13;&#10;CgAAAA1JSERSAAABRgAAAoMIBgAAAGYao2o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">
                <o:lock v:ext="edit" aspectratio="t"/>
                <v:shape id="Picture 5" o:spid="_x0000_s1044" type="#_x0000_t75" style="position:absolute;left:30060;width:49213;height:505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">
                  <v:imagedata r:id="rId18" o:title=""/>
                </v:shape>
                <v:shape id="Straight Arrow Connector 6" o:spid="_x0000_s1045" type="#_x0000_t32" style="position:absolute;left:29375;top:51727;width:1288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" strokecolor="black [3200]" strokeweight="1.5pt">
                  <v:stroke endarrow="block" joinstyle="miter"/>
                  <o:lock v:ext="edit" shapetype="f"/>
                </v:shape>
                <v:shape id="Straight Arrow Connector 7" o:spid="_x0000_s1046" type="#_x0000_t32" style="position:absolute;left:29413;top:39674;width:0;height:1201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" strokecolor="black [3200]" strokeweight="1.5pt">
                  <v:stroke endarrow="block" joinstyle="miter"/>
                  <o:lock v:ext="edit" shapetype="f"/>
                </v:shape>
                <v:shape id="TextBox 8" o:spid="_x0000_s1047" type="#_x0000_t202" style="position:absolute;left:39090;top:49922;width:12891;height:5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" filled="f" stroked="f">
                  <v:textbox style="mso-fit-shape-to-text:t">
                    <w:txbxContent>
                      <w:p w14:paraId="18A054BE" w14:textId="77777777" w:rsidR="00995092" w:rsidRPr="00995092" w:rsidRDefault="00995092" w:rsidP="00995092">
                        <w:pPr>
                          <w:jc w:val="center"/>
                          <w:rPr>
                            <w:rFonts w:hAnsi="Aptos"/>
                            <w:color w:val="000000" w:themeColor="text1"/>
                            <w:kern w:val="24"/>
                            <w:sz w:val="20"/>
                            <w:szCs w:val="20"/>
                            <w14:ligatures w14:val="none"/>
                          </w:rPr>
                        </w:pPr>
                        <w:r w:rsidRPr="00995092">
                          <w:rPr>
                            <w:rFonts w:hAnsi="Aptos"/>
                            <w:color w:val="000000" w:themeColor="text1"/>
                            <w:kern w:val="24"/>
                            <w:sz w:val="20"/>
                            <w:szCs w:val="20"/>
                          </w:rPr>
                          <w:t>HTO-1</w:t>
                        </w:r>
                      </w:p>
                    </w:txbxContent>
                  </v:textbox>
                </v:shape>
                <v:shape id="TextBox 9" o:spid="_x0000_s1048" type="#_x0000_t202" style="position:absolute;left:23711;top:33713;width:12882;height:538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" filled="f" stroked="f">
                  <v:textbox style="mso-fit-shape-to-text:t">
                    <w:txbxContent>
                      <w:p w14:paraId="79C17F49" w14:textId="77777777" w:rsidR="00995092" w:rsidRPr="00995092" w:rsidRDefault="00995092" w:rsidP="00995092">
                        <w:pPr>
                          <w:jc w:val="center"/>
                          <w:rPr>
                            <w:rFonts w:hAnsi="Aptos"/>
                            <w:color w:val="000000" w:themeColor="text1"/>
                            <w:kern w:val="24"/>
                            <w:sz w:val="20"/>
                            <w:szCs w:val="20"/>
                            <w14:ligatures w14:val="none"/>
                          </w:rPr>
                        </w:pPr>
                        <w:r w:rsidRPr="00995092">
                          <w:rPr>
                            <w:rFonts w:hAnsi="Aptos"/>
                            <w:color w:val="000000" w:themeColor="text1"/>
                            <w:kern w:val="24"/>
                            <w:sz w:val="20"/>
                            <w:szCs w:val="20"/>
                          </w:rPr>
                          <w:t>HTO-2</w:t>
                        </w:r>
                      </w:p>
                    </w:txbxContent>
                  </v:textbox>
                </v:shape>
                <v:shape id="Picture 10" o:spid="_x0000_s1049" type="#_x0000_t75" style="position:absolute;top:685;width:25628;height:504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">
                  <v:imagedata r:id="rId20" o:title=""/>
                </v:shape>
                <w10:wrap type="topAndBottom"/>
              </v:group>
            </w:pict>
          </mc:Fallback>
        </mc:AlternateContent>
      </w:r>
      <w:r w:rsidR="00816083">
        <w:rPr>
          <w:rFonts w:ascii="Arial" w:hAnsi="Arial" w:cs="Arial"/>
          <w:noProof/>
          <w:sz w:val="22"/>
          <w:szCs w:val="22"/>
        </w:rPr>
        <mc:AlternateContent>
          <mc:Choice Requires="wps">
            <w:drawing>
              <wp:anchor distT="0" distB="0" distL="114300" distR="114300" simplePos="0" relativeHeight="251680768" behindDoc="0" locked="0" layoutInCell="1" allowOverlap="1" wp14:anchorId="5A674963" wp14:editId="596E23F2">
                <wp:simplePos x="0" y="0"/>
                <wp:positionH relativeFrom="column">
                  <wp:posOffset>1968029</wp:posOffset>
                </wp:positionH>
                <wp:positionV relativeFrom="paragraph">
                  <wp:posOffset>-194310</wp:posOffset>
                </wp:positionV>
                <wp:extent cx="1245870" cy="388620"/>
                <wp:effectExtent l="0" t="0" r="0" b="0"/>
                <wp:wrapNone/>
                <wp:docPr id="1072403315" name="Text Box 1"/>
                <wp:cNvGraphicFramePr/>
                <a:graphic xmlns:a="http://schemas.openxmlformats.org/drawingml/2006/main">
                  <a:graphicData uri="http://schemas.microsoft.com/office/word/2010/wordprocessingShape">
                    <wps:wsp>
                      <wps:cNvSpPr txBox="1"/>
                      <wps:spPr>
                        <a:xfrm>
                          <a:off x="0" y="0"/>
                          <a:ext cx="1245870" cy="388620"/>
                        </a:xfrm>
                        <a:prstGeom prst="rect">
                          <a:avLst/>
                        </a:prstGeom>
                        <a:noFill/>
                        <a:ln w="6350">
                          <a:noFill/>
                        </a:ln>
                      </wps:spPr>
                      <wps:txbx>
                        <w:txbxContent>
                          <w:p w14:paraId="7ABD08F4" w14:textId="3F65D90F" w:rsidR="00816083" w:rsidRPr="00816083" w:rsidRDefault="00816083" w:rsidP="00816083">
                            <w:pPr>
                              <w:rPr>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674963" id="_x0000_s1050" type="#_x0000_t202" style="position:absolute;left:0;text-align:left;margin-left:154.95pt;margin-top:-15.3pt;width:98.1pt;height:30.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" filled="f" stroked="f" strokeweight=".5pt">
                <v:textbox>
                  <w:txbxContent>
                    <w:p w14:paraId="7ABD08F4" w14:textId="3F65D90F" w:rsidR="00816083" w:rsidRPr="00816083" w:rsidRDefault="00816083" w:rsidP="00816083">
                      <w:pPr>
                        <w:rPr>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v:textbox>
              </v:shape>
            </w:pict>
          </mc:Fallback>
        </mc:AlternateContent>
      </w:r>
      <w:r w:rsidR="00816083">
        <w:rPr>
          <w:rFonts w:ascii="Arial" w:hAnsi="Arial" w:cs="Arial"/>
          <w:noProof/>
          <w:sz w:val="22"/>
          <w:szCs w:val="22"/>
        </w:rPr>
        <mc:AlternateContent>
          <mc:Choice Requires="wps">
            <w:drawing>
              <wp:anchor distT="0" distB="0" distL="114300" distR="114300" simplePos="0" relativeHeight="251678720" behindDoc="0" locked="0" layoutInCell="1" allowOverlap="1" wp14:anchorId="1008CFD8" wp14:editId="156EDF03">
                <wp:simplePos x="0" y="0"/>
                <wp:positionH relativeFrom="column">
                  <wp:posOffset>-182880</wp:posOffset>
                </wp:positionH>
                <wp:positionV relativeFrom="paragraph">
                  <wp:posOffset>-208915</wp:posOffset>
                </wp:positionV>
                <wp:extent cx="457200" cy="331470"/>
                <wp:effectExtent l="0" t="0" r="0" b="0"/>
                <wp:wrapNone/>
                <wp:docPr id="157955948"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61753170" w14:textId="38D94D4E" w:rsidR="00816083" w:rsidRPr="00816083" w:rsidRDefault="00816083" w:rsidP="00816083">
                            <w:pPr>
                              <w:rPr>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08CFD8" id="_x0000_s1051" type="#_x0000_t202" style="position:absolute;left:0;text-align:left;margin-left:-14.4pt;margin-top:-16.45pt;width:36pt;height:26.1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" filled="f" stroked="f" strokeweight=".5pt">
                <v:textbox>
                  <w:txbxContent>
                    <w:p w14:paraId="61753170" w14:textId="38D94D4E" w:rsidR="00816083" w:rsidRPr="00816083" w:rsidRDefault="00816083" w:rsidP="00816083">
                      <w:pPr>
                        <w:rPr>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v:textbox>
              </v:shape>
            </w:pict>
          </mc:Fallback>
        </mc:AlternateContent>
      </w:r>
      <w:r w:rsidR="00A723A6" w:rsidRPr="00A723A6">
        <w:rPr>
          <w:rFonts w:ascii="Arial" w:hAnsi="Arial" w:cs="Arial"/>
          <w:noProof/>
          <w:sz w:val="18"/>
          <w:szCs w:val="18"/>
        </w:rPr>
        <mc:AlternateContent>
          <mc:Choice Requires="wpg">
            <w:drawing>
              <wp:anchor distT="0" distB="0" distL="114300" distR="114300" simplePos="0" relativeHeight="251675648" behindDoc="0" locked="0" layoutInCell="1" allowOverlap="1" wp14:anchorId="786B048A" wp14:editId="38385F05">
                <wp:simplePos x="0" y="0"/>
                <wp:positionH relativeFrom="column">
                  <wp:posOffset>4034788</wp:posOffset>
                </wp:positionH>
                <wp:positionV relativeFrom="paragraph">
                  <wp:posOffset>1600199</wp:posOffset>
                </wp:positionV>
                <wp:extent cx="3486296" cy="290175"/>
                <wp:effectExtent l="0" t="0" r="0" b="0"/>
                <wp:wrapNone/>
                <wp:docPr id="1744257652" name="Group 6"/>
                <wp:cNvGraphicFramePr/>
                <a:graphic xmlns:a="http://schemas.openxmlformats.org/drawingml/2006/main">
                  <a:graphicData uri="http://schemas.microsoft.com/office/word/2010/wordprocessingGroup">
                    <wpg:wgp>
                      <wpg:cNvGrpSpPr/>
                      <wpg:grpSpPr>
                        <a:xfrm rot="5400000">
                          <a:off x="0" y="0"/>
                          <a:ext cx="3486296" cy="290175"/>
                          <a:chOff x="2539187" y="2527564"/>
                          <a:chExt cx="4416709" cy="444823"/>
                        </a:xfrm>
                      </wpg:grpSpPr>
                      <wps:wsp>
                        <wps:cNvPr id="1352318213" name="TextBox 2"/>
                        <wps:cNvSpPr txBox="1"/>
                        <wps:spPr>
                          <a:xfrm>
                            <a:off x="2539187" y="2527820"/>
                            <a:ext cx="1427480" cy="444501"/>
                          </a:xfrm>
                          <a:prstGeom prst="rect">
                            <a:avLst/>
                          </a:prstGeom>
                          <a:noFill/>
                        </wps:spPr>
                        <wps:txbx>
                          <w:txbxContent>
                            <w:p w14:paraId="2AD95D48"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High (mu = 100)</w:t>
                              </w:r>
                            </w:p>
                          </w:txbxContent>
                        </wps:txbx>
                        <wps:bodyPr wrap="square" rtlCol="0">
                          <a:noAutofit/>
                        </wps:bodyPr>
                      </wps:wsp>
                      <wps:wsp>
                        <wps:cNvPr id="1464530745" name="TextBox 4"/>
                        <wps:cNvSpPr txBox="1"/>
                        <wps:spPr>
                          <a:xfrm>
                            <a:off x="4033583" y="2527564"/>
                            <a:ext cx="1428115" cy="444501"/>
                          </a:xfrm>
                          <a:prstGeom prst="rect">
                            <a:avLst/>
                          </a:prstGeom>
                          <a:noFill/>
                        </wps:spPr>
                        <wps:txbx>
                          <w:txbxContent>
                            <w:p w14:paraId="73E9FFDA"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Med (mu = 80)</w:t>
                              </w:r>
                            </w:p>
                          </w:txbxContent>
                        </wps:txbx>
                        <wps:bodyPr wrap="square" rtlCol="0">
                          <a:noAutofit/>
                        </wps:bodyPr>
                      </wps:wsp>
                      <wps:wsp>
                        <wps:cNvPr id="1190760654" name="TextBox 5"/>
                        <wps:cNvSpPr txBox="1"/>
                        <wps:spPr>
                          <a:xfrm>
                            <a:off x="5528417" y="2527882"/>
                            <a:ext cx="1427479" cy="444505"/>
                          </a:xfrm>
                          <a:prstGeom prst="rect">
                            <a:avLst/>
                          </a:prstGeom>
                          <a:noFill/>
                        </wps:spPr>
                        <wps:txbx>
                          <w:txbxContent>
                            <w:p w14:paraId="4653B956"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Low (mu = 60)</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86B048A" id="Group 6" o:spid="_x0000_s1052" style="position:absolute;left:0;text-align:left;margin-left:317.7pt;margin-top:126pt;width:274.5pt;height:22.85pt;rotation:90;z-index:251675648;mso-width-relative:margin;mso-height-relative:margin" coordorigin="25391,25275" coordsize="44167,444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">
                <v:shape id="TextBox 2" o:spid="_x0000_s1053" type="#_x0000_t202" style="position:absolute;left:25391;top:25278;width:14275;height:4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" filled="f" stroked="f">
                  <v:textbox>
                    <w:txbxContent>
                      <w:p w14:paraId="2AD95D48"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High (mu = 100)</w:t>
                        </w:r>
                      </w:p>
                    </w:txbxContent>
                  </v:textbox>
                </v:shape>
                <v:shape id="TextBox 4" o:spid="_x0000_s1054" type="#_x0000_t202" style="position:absolute;left:40335;top:25275;width:14281;height:4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" filled="f" stroked="f">
                  <v:textbox>
                    <w:txbxContent>
                      <w:p w14:paraId="73E9FFDA"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Med (mu = 80)</w:t>
                        </w:r>
                      </w:p>
                    </w:txbxContent>
                  </v:textbox>
                </v:shape>
                <v:shape id="TextBox 5" o:spid="_x0000_s1055" type="#_x0000_t202" style="position:absolute;left:55284;top:25278;width:14274;height:4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" filled="f" stroked="f">
                  <v:textbox>
                    <w:txbxContent>
                      <w:p w14:paraId="4653B956"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Low (mu = 60)</w:t>
                        </w:r>
                      </w:p>
                    </w:txbxContent>
                  </v:textbox>
                </v:shape>
              </v:group>
            </w:pict>
          </mc:Fallback>
        </mc:AlternateContent>
      </w:r>
      <w:r w:rsidR="00A723A6" w:rsidRPr="00A723A6">
        <w:rPr>
          <w:rFonts w:ascii="Arial" w:hAnsi="Arial" w:cs="Arial"/>
          <w:noProof/>
          <w:sz w:val="18"/>
          <w:szCs w:val="18"/>
        </w:rPr>
        <mc:AlternateContent>
          <mc:Choice Requires="wpg">
            <w:drawing>
              <wp:anchor distT="0" distB="0" distL="114300" distR="114300" simplePos="0" relativeHeight="251676672" behindDoc="0" locked="0" layoutInCell="1" allowOverlap="1" wp14:anchorId="7C4A1B45" wp14:editId="65A210E4">
                <wp:simplePos x="0" y="0"/>
                <wp:positionH relativeFrom="column">
                  <wp:posOffset>2377440</wp:posOffset>
                </wp:positionH>
                <wp:positionV relativeFrom="paragraph">
                  <wp:posOffset>-205740</wp:posOffset>
                </wp:positionV>
                <wp:extent cx="3257550" cy="330200"/>
                <wp:effectExtent l="0" t="0" r="0" b="0"/>
                <wp:wrapNone/>
                <wp:docPr id="364602828" name="Group 8"/>
                <wp:cNvGraphicFramePr/>
                <a:graphic xmlns:a="http://schemas.openxmlformats.org/drawingml/2006/main">
                  <a:graphicData uri="http://schemas.microsoft.com/office/word/2010/wordprocessingGroup">
                    <wpg:wgp>
                      <wpg:cNvGrpSpPr/>
                      <wpg:grpSpPr>
                        <a:xfrm>
                          <a:off x="0" y="0"/>
                          <a:ext cx="3257550" cy="330200"/>
                          <a:chOff x="0" y="0"/>
                          <a:chExt cx="4684777" cy="444500"/>
                        </a:xfrm>
                      </wpg:grpSpPr>
                      <wps:wsp>
                        <wps:cNvPr id="989819664" name="TextBox 13"/>
                        <wps:cNvSpPr txBox="1"/>
                        <wps:spPr>
                          <a:xfrm>
                            <a:off x="0" y="0"/>
                            <a:ext cx="1427480" cy="444500"/>
                          </a:xfrm>
                          <a:prstGeom prst="rect">
                            <a:avLst/>
                          </a:prstGeom>
                          <a:noFill/>
                        </wps:spPr>
                        <wps:txbx>
                          <w:txbxContent>
                            <w:p w14:paraId="554A0FF8"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12,000 cells</w:t>
                              </w:r>
                            </w:p>
                          </w:txbxContent>
                        </wps:txbx>
                        <wps:bodyPr wrap="square" rtlCol="0">
                          <a:noAutofit/>
                        </wps:bodyPr>
                      </wps:wsp>
                      <wps:wsp>
                        <wps:cNvPr id="1850574441" name="TextBox 14"/>
                        <wps:cNvSpPr txBox="1"/>
                        <wps:spPr>
                          <a:xfrm>
                            <a:off x="1630731" y="0"/>
                            <a:ext cx="1427480" cy="444500"/>
                          </a:xfrm>
                          <a:prstGeom prst="rect">
                            <a:avLst/>
                          </a:prstGeom>
                          <a:noFill/>
                        </wps:spPr>
                        <wps:txbx>
                          <w:txbxContent>
                            <w:p w14:paraId="4170592E"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8,000 cells</w:t>
                              </w:r>
                            </w:p>
                          </w:txbxContent>
                        </wps:txbx>
                        <wps:bodyPr wrap="square" rtlCol="0">
                          <a:noAutofit/>
                        </wps:bodyPr>
                      </wps:wsp>
                      <wps:wsp>
                        <wps:cNvPr id="1453875768" name="TextBox 15"/>
                        <wps:cNvSpPr txBox="1"/>
                        <wps:spPr>
                          <a:xfrm>
                            <a:off x="3257297" y="0"/>
                            <a:ext cx="1427480" cy="444500"/>
                          </a:xfrm>
                          <a:prstGeom prst="rect">
                            <a:avLst/>
                          </a:prstGeom>
                          <a:noFill/>
                        </wps:spPr>
                        <wps:txbx>
                          <w:txbxContent>
                            <w:p w14:paraId="1B5583E9"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4,000 cell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C4A1B45" id="Group 8" o:spid="_x0000_s1056" style="position:absolute;left:0;text-align:left;margin-left:187.2pt;margin-top:-16.2pt;width:256.5pt;height:26pt;z-index:251676672;mso-width-relative:margin;mso-height-relative:margin" coordsize="46847,444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">
                <v:shape id="TextBox 13" o:spid="_x0000_s1057" type="#_x0000_t202" style="position:absolute;width:14274;height:4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" filled="f" stroked="f">
                  <v:textbox>
                    <w:txbxContent>
                      <w:p w14:paraId="554A0FF8"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12,000 cells</w:t>
                        </w:r>
                      </w:p>
                    </w:txbxContent>
                  </v:textbox>
                </v:shape>
                <v:shape id="TextBox 14" o:spid="_x0000_s1058" type="#_x0000_t202" style="position:absolute;left:16307;width:14275;height:4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" filled="f" stroked="f">
                  <v:textbox>
                    <w:txbxContent>
                      <w:p w14:paraId="4170592E"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8,000 cells</w:t>
                        </w:r>
                      </w:p>
                    </w:txbxContent>
                  </v:textbox>
                </v:shape>
                <v:shape id="TextBox 15" o:spid="_x0000_s1059" type="#_x0000_t202" style="position:absolute;left:32572;width:14275;height:44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" filled="f" stroked="f">
                  <v:textbox>
                    <w:txbxContent>
                      <w:p w14:paraId="1B5583E9" w14:textId="77777777" w:rsidR="00A723A6" w:rsidRPr="00A723A6" w:rsidRDefault="00A723A6" w:rsidP="00A723A6">
                        <w:pPr>
                          <w:jc w:val="center"/>
                          <w:rPr>
                            <w:rFonts w:hAnsi="Aptos"/>
                            <w:color w:val="000000" w:themeColor="text1"/>
                            <w:kern w:val="24"/>
                            <w:sz w:val="20"/>
                            <w:szCs w:val="20"/>
                            <w14:ligatures w14:val="none"/>
                          </w:rPr>
                        </w:pPr>
                        <w:r w:rsidRPr="00A723A6">
                          <w:rPr>
                            <w:rFonts w:hAnsi="Aptos"/>
                            <w:color w:val="000000" w:themeColor="text1"/>
                            <w:kern w:val="24"/>
                            <w:sz w:val="20"/>
                            <w:szCs w:val="20"/>
                          </w:rPr>
                          <w:t>4,000 cells</w:t>
                        </w:r>
                      </w:p>
                    </w:txbxContent>
                  </v:textbox>
                </v:shape>
              </v:group>
            </w:pict>
          </mc:Fallback>
        </mc:AlternateContent>
      </w:r>
      <w:r w:rsidR="00995092">
        <w:rPr>
          <w:rFonts w:ascii="Arial" w:hAnsi="Arial" w:cs="Arial"/>
          <w:b/>
          <w:bCs/>
          <w:sz w:val="18"/>
          <w:szCs w:val="18"/>
        </w:rPr>
        <w:t>Figure 2.</w:t>
      </w:r>
      <w:r w:rsidR="00995092">
        <w:rPr>
          <w:rFonts w:ascii="Arial" w:hAnsi="Arial" w:cs="Arial"/>
          <w:sz w:val="18"/>
          <w:szCs w:val="18"/>
        </w:rPr>
        <w:t xml:space="preserve"> </w:t>
      </w:r>
      <w:r w:rsidR="00CA10B7">
        <w:rPr>
          <w:rFonts w:ascii="Arial" w:hAnsi="Arial" w:cs="Arial"/>
          <w:b/>
          <w:bCs/>
          <w:sz w:val="18"/>
          <w:szCs w:val="18"/>
        </w:rPr>
        <w:t xml:space="preserve">Plots of counts from simulated datasets. </w:t>
      </w:r>
      <w:r w:rsidR="00CA10B7">
        <w:rPr>
          <w:rFonts w:ascii="Arial" w:hAnsi="Arial" w:cs="Arial"/>
          <w:sz w:val="18"/>
          <w:szCs w:val="18"/>
        </w:rPr>
        <w:t>a) Representative histograms of HTO-1 c</w:t>
      </w:r>
      <w:r w:rsidR="00734232">
        <w:rPr>
          <w:rFonts w:ascii="Arial" w:hAnsi="Arial" w:cs="Arial"/>
          <w:sz w:val="18"/>
          <w:szCs w:val="18"/>
        </w:rPr>
        <w:t xml:space="preserve">ounts at high, medium, and low staining qualities for a sample of 12,000 cells. b) </w:t>
      </w:r>
      <w:r w:rsidR="00816083">
        <w:rPr>
          <w:rFonts w:ascii="Arial" w:hAnsi="Arial" w:cs="Arial"/>
          <w:sz w:val="18"/>
          <w:szCs w:val="18"/>
        </w:rPr>
        <w:t>Log-transformed plots of HTO-1 versus HTO-2</w:t>
      </w:r>
      <w:r w:rsidR="00D507B9">
        <w:rPr>
          <w:rFonts w:ascii="Arial" w:hAnsi="Arial" w:cs="Arial"/>
          <w:sz w:val="18"/>
          <w:szCs w:val="18"/>
        </w:rPr>
        <w:t>. From left-to-right: 12,000, 8,000, and 4,000 cells. From top</w:t>
      </w:r>
      <w:r w:rsidR="00596981">
        <w:rPr>
          <w:rFonts w:ascii="Arial" w:hAnsi="Arial" w:cs="Arial"/>
          <w:sz w:val="18"/>
          <w:szCs w:val="18"/>
        </w:rPr>
        <w:t>-</w:t>
      </w:r>
      <w:r w:rsidR="00D507B9">
        <w:rPr>
          <w:rFonts w:ascii="Arial" w:hAnsi="Arial" w:cs="Arial"/>
          <w:sz w:val="18"/>
          <w:szCs w:val="18"/>
        </w:rPr>
        <w:t>to</w:t>
      </w:r>
      <w:r w:rsidR="00596981">
        <w:rPr>
          <w:rFonts w:ascii="Arial" w:hAnsi="Arial" w:cs="Arial"/>
          <w:sz w:val="18"/>
          <w:szCs w:val="18"/>
        </w:rPr>
        <w:t>-</w:t>
      </w:r>
      <w:r w:rsidR="00D507B9">
        <w:rPr>
          <w:rFonts w:ascii="Arial" w:hAnsi="Arial" w:cs="Arial"/>
          <w:sz w:val="18"/>
          <w:szCs w:val="18"/>
        </w:rPr>
        <w:t>bottom</w:t>
      </w:r>
      <w:r w:rsidR="00596981">
        <w:rPr>
          <w:rFonts w:ascii="Arial" w:hAnsi="Arial" w:cs="Arial"/>
          <w:sz w:val="18"/>
          <w:szCs w:val="18"/>
        </w:rPr>
        <w:t>: high, medium, and low staining qualities.</w:t>
      </w:r>
    </w:p>
    <w:p w14:paraId="37032406" w14:textId="212448EB" w:rsidR="00995092" w:rsidRDefault="00C9014B" w:rsidP="00BB71BA">
      <w:pPr>
        <w:pStyle w:val="NoSpacing"/>
        <w:jc w:val="both"/>
        <w:rPr>
          <w:rFonts w:ascii="Arial" w:hAnsi="Arial" w:cs="Arial"/>
          <w:b/>
          <w:bCs/>
          <w:sz w:val="22"/>
          <w:szCs w:val="22"/>
          <w:u w:val="single"/>
        </w:rPr>
      </w:pPr>
      <w:r>
        <w:rPr>
          <w:rFonts w:ascii="Arial" w:hAnsi="Arial" w:cs="Arial"/>
          <w:b/>
          <w:bCs/>
          <w:i/>
          <w:iCs/>
          <w:noProof/>
          <w:sz w:val="22"/>
          <w:szCs w:val="22"/>
        </w:rPr>
        <mc:AlternateContent>
          <mc:Choice Requires="wps">
            <w:drawing>
              <wp:anchor distT="0" distB="0" distL="114300" distR="114300" simplePos="0" relativeHeight="251682816" behindDoc="0" locked="0" layoutInCell="1" allowOverlap="1" wp14:anchorId="080E213D" wp14:editId="7165DB0B">
                <wp:simplePos x="0" y="0"/>
                <wp:positionH relativeFrom="column">
                  <wp:posOffset>0</wp:posOffset>
                </wp:positionH>
                <wp:positionV relativeFrom="paragraph">
                  <wp:posOffset>90805</wp:posOffset>
                </wp:positionV>
                <wp:extent cx="5977890" cy="0"/>
                <wp:effectExtent l="0" t="0" r="16510" b="12700"/>
                <wp:wrapNone/>
                <wp:docPr id="819653548" name="Straight Connector 3"/>
                <wp:cNvGraphicFramePr/>
                <a:graphic xmlns:a="http://schemas.openxmlformats.org/drawingml/2006/main">
                  <a:graphicData uri="http://schemas.microsoft.com/office/word/2010/wordprocessingShape">
                    <wps:wsp>
                      <wps:cNvCnPr/>
                      <wps:spPr>
                        <a:xfrm>
                          <a:off x="0" y="0"/>
                          <a:ext cx="59778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3608875" id="Straight Connector 3" o:spid="_x0000_s1026" style="position:absolute;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15pt" to="470.7pt,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" strokecolor="black [3200]" strokeweight="1pt">
                <v:stroke joinstyle="miter"/>
              </v:line>
            </w:pict>
          </mc:Fallback>
        </mc:AlternateContent>
      </w:r>
    </w:p>
    <w:p w14:paraId="4BC1B28A" w14:textId="76F99608" w:rsidR="007A74AD" w:rsidRPr="00BB71BA" w:rsidRDefault="001C1528" w:rsidP="00BB71BA">
      <w:pPr>
        <w:pStyle w:val="NoSpacing"/>
        <w:jc w:val="both"/>
        <w:rPr>
          <w:rFonts w:ascii="Arial" w:hAnsi="Arial" w:cs="Arial"/>
          <w:sz w:val="22"/>
          <w:szCs w:val="22"/>
        </w:rPr>
      </w:pPr>
      <w:r w:rsidRPr="00BB71BA">
        <w:rPr>
          <w:rFonts w:ascii="Arial" w:hAnsi="Arial" w:cs="Arial"/>
          <w:b/>
          <w:bCs/>
          <w:sz w:val="22"/>
          <w:szCs w:val="22"/>
          <w:u w:val="single"/>
        </w:rPr>
        <w:t>Results</w:t>
      </w:r>
    </w:p>
    <w:p w14:paraId="2979F6AC" w14:textId="6319EDF7" w:rsidR="001C1528" w:rsidRDefault="00B716B7" w:rsidP="00BB71BA">
      <w:pPr>
        <w:pStyle w:val="NoSpacing"/>
        <w:jc w:val="both"/>
        <w:rPr>
          <w:rFonts w:ascii="Arial" w:hAnsi="Arial" w:cs="Arial"/>
          <w:b/>
          <w:bCs/>
          <w:sz w:val="22"/>
          <w:szCs w:val="22"/>
        </w:rPr>
      </w:pPr>
      <w:r>
        <w:rPr>
          <w:rFonts w:ascii="Arial" w:hAnsi="Arial" w:cs="Arial"/>
          <w:b/>
          <w:bCs/>
          <w:i/>
          <w:iCs/>
          <w:sz w:val="22"/>
          <w:szCs w:val="22"/>
        </w:rPr>
        <w:t xml:space="preserve">Dataset simulation </w:t>
      </w:r>
      <w:r w:rsidR="00C9014B">
        <w:rPr>
          <w:rFonts w:ascii="Arial" w:hAnsi="Arial" w:cs="Arial"/>
          <w:b/>
          <w:bCs/>
          <w:i/>
          <w:iCs/>
          <w:sz w:val="22"/>
          <w:szCs w:val="22"/>
        </w:rPr>
        <w:t>results</w:t>
      </w:r>
    </w:p>
    <w:p w14:paraId="1A5EB59A" w14:textId="46C2F6B4" w:rsidR="00B716B7" w:rsidRPr="00177079" w:rsidRDefault="00C9014B" w:rsidP="00BB71BA">
      <w:pPr>
        <w:pStyle w:val="NoSpacing"/>
        <w:jc w:val="both"/>
        <w:rPr>
          <w:rFonts w:ascii="Arial" w:hAnsi="Arial" w:cs="Arial"/>
          <w:sz w:val="22"/>
          <w:szCs w:val="22"/>
        </w:rPr>
      </w:pPr>
      <w:r>
        <w:rPr>
          <w:rFonts w:ascii="Arial" w:hAnsi="Arial" w:cs="Arial"/>
          <w:sz w:val="22"/>
          <w:szCs w:val="22"/>
        </w:rPr>
        <w:t>Simulation of datasets successfully generated</w:t>
      </w:r>
      <w:r w:rsidR="00177079">
        <w:rPr>
          <w:rFonts w:ascii="Arial" w:hAnsi="Arial" w:cs="Arial"/>
          <w:sz w:val="22"/>
          <w:szCs w:val="22"/>
        </w:rPr>
        <w:t xml:space="preserve"> expected relative distributions (</w:t>
      </w:r>
      <w:r w:rsidR="00177079">
        <w:rPr>
          <w:rFonts w:ascii="Arial" w:hAnsi="Arial" w:cs="Arial"/>
          <w:b/>
          <w:bCs/>
          <w:sz w:val="22"/>
          <w:szCs w:val="22"/>
        </w:rPr>
        <w:t>Fig. 2a</w:t>
      </w:r>
      <w:r w:rsidR="00177079">
        <w:rPr>
          <w:rFonts w:ascii="Arial" w:hAnsi="Arial" w:cs="Arial"/>
          <w:sz w:val="22"/>
          <w:szCs w:val="22"/>
        </w:rPr>
        <w:t>). As staining quality decreases, it is apparent that the separation between “positive” and “negative” distributions decreases</w:t>
      </w:r>
      <w:r w:rsidR="00210F94">
        <w:rPr>
          <w:rFonts w:ascii="Arial" w:hAnsi="Arial" w:cs="Arial"/>
          <w:sz w:val="22"/>
          <w:szCs w:val="22"/>
        </w:rPr>
        <w:t>. Nevertheless, even at low staining qualities, there still appears to be a positive population that can be roughly identified by eye. Log-transformed plots</w:t>
      </w:r>
      <w:r w:rsidR="00D07ABD">
        <w:rPr>
          <w:rFonts w:ascii="Arial" w:hAnsi="Arial" w:cs="Arial"/>
          <w:sz w:val="22"/>
          <w:szCs w:val="22"/>
        </w:rPr>
        <w:t xml:space="preserve"> (</w:t>
      </w:r>
      <w:r w:rsidR="00D07ABD">
        <w:rPr>
          <w:rFonts w:ascii="Arial" w:hAnsi="Arial" w:cs="Arial"/>
          <w:b/>
          <w:bCs/>
          <w:sz w:val="22"/>
          <w:szCs w:val="22"/>
        </w:rPr>
        <w:t>Fig. 2b</w:t>
      </w:r>
      <w:r w:rsidR="00D07ABD">
        <w:rPr>
          <w:rFonts w:ascii="Arial" w:hAnsi="Arial" w:cs="Arial"/>
          <w:sz w:val="22"/>
          <w:szCs w:val="22"/>
        </w:rPr>
        <w:t>)</w:t>
      </w:r>
      <w:r w:rsidR="00210F94">
        <w:rPr>
          <w:rFonts w:ascii="Arial" w:hAnsi="Arial" w:cs="Arial"/>
          <w:sz w:val="22"/>
          <w:szCs w:val="22"/>
        </w:rPr>
        <w:t xml:space="preserve"> of hashtag </w:t>
      </w:r>
      <w:r w:rsidR="0031763D">
        <w:rPr>
          <w:rFonts w:ascii="Arial" w:hAnsi="Arial" w:cs="Arial"/>
          <w:sz w:val="22"/>
          <w:szCs w:val="22"/>
        </w:rPr>
        <w:t xml:space="preserve">1 </w:t>
      </w:r>
      <w:r w:rsidR="00210F94">
        <w:rPr>
          <w:rFonts w:ascii="Arial" w:hAnsi="Arial" w:cs="Arial"/>
          <w:sz w:val="22"/>
          <w:szCs w:val="22"/>
        </w:rPr>
        <w:t>(HTO</w:t>
      </w:r>
      <w:r w:rsidR="0031763D">
        <w:rPr>
          <w:rFonts w:ascii="Arial" w:hAnsi="Arial" w:cs="Arial"/>
          <w:sz w:val="22"/>
          <w:szCs w:val="22"/>
        </w:rPr>
        <w:t>-1</w:t>
      </w:r>
      <w:r w:rsidR="00210F94">
        <w:rPr>
          <w:rFonts w:ascii="Arial" w:hAnsi="Arial" w:cs="Arial"/>
          <w:sz w:val="22"/>
          <w:szCs w:val="22"/>
        </w:rPr>
        <w:t>)</w:t>
      </w:r>
      <w:r w:rsidR="0031763D">
        <w:rPr>
          <w:rFonts w:ascii="Arial" w:hAnsi="Arial" w:cs="Arial"/>
          <w:sz w:val="22"/>
          <w:szCs w:val="22"/>
        </w:rPr>
        <w:t xml:space="preserve"> versus HTO-2 show a distinct population of singlets positive for </w:t>
      </w:r>
      <w:r w:rsidR="00D07ABD">
        <w:rPr>
          <w:rFonts w:ascii="Arial" w:hAnsi="Arial" w:cs="Arial"/>
          <w:sz w:val="22"/>
          <w:szCs w:val="22"/>
        </w:rPr>
        <w:t xml:space="preserve">HTO-1, a separate population of singlets positive for HTO-2, a large population negative for both HTO-1 and HTO-2 (containing singlets of cells positive for the other six HTOs), and a few </w:t>
      </w:r>
      <w:r w:rsidR="00B4411A">
        <w:rPr>
          <w:rFonts w:ascii="Arial" w:hAnsi="Arial" w:cs="Arial"/>
          <w:sz w:val="22"/>
          <w:szCs w:val="22"/>
        </w:rPr>
        <w:t>doublets positive for both HTO-1 and HTO-2.</w:t>
      </w:r>
      <w:r w:rsidR="00D07ABD">
        <w:rPr>
          <w:rFonts w:ascii="Arial" w:hAnsi="Arial" w:cs="Arial"/>
          <w:sz w:val="22"/>
          <w:szCs w:val="22"/>
        </w:rPr>
        <w:t xml:space="preserve"> </w:t>
      </w:r>
    </w:p>
    <w:p w14:paraId="62582CBB" w14:textId="5BAEB154" w:rsidR="00995092" w:rsidRDefault="00995092" w:rsidP="00BB71BA">
      <w:pPr>
        <w:pStyle w:val="NoSpacing"/>
        <w:jc w:val="both"/>
        <w:rPr>
          <w:rFonts w:ascii="Arial" w:hAnsi="Arial" w:cs="Arial"/>
          <w:sz w:val="22"/>
          <w:szCs w:val="22"/>
        </w:rPr>
      </w:pPr>
    </w:p>
    <w:p w14:paraId="2FB58D5A" w14:textId="68157E91" w:rsidR="00D07ABD" w:rsidRPr="00540BA5" w:rsidRDefault="00057B42" w:rsidP="00BB71BA">
      <w:pPr>
        <w:pStyle w:val="NoSpacing"/>
        <w:jc w:val="both"/>
        <w:rPr>
          <w:rFonts w:ascii="Arial" w:hAnsi="Arial" w:cs="Arial"/>
          <w:sz w:val="22"/>
          <w:szCs w:val="22"/>
        </w:rPr>
      </w:pPr>
      <w:r>
        <w:rPr>
          <w:rFonts w:ascii="Arial" w:hAnsi="Arial" w:cs="Arial"/>
          <w:b/>
          <w:bCs/>
          <w:i/>
          <w:iCs/>
          <w:sz w:val="22"/>
          <w:szCs w:val="22"/>
        </w:rPr>
        <w:t>Demultiplexing benchmarks</w:t>
      </w:r>
    </w:p>
    <w:p w14:paraId="79369B04" w14:textId="6AB2451A" w:rsidR="00236978" w:rsidRPr="00236978" w:rsidRDefault="00236978" w:rsidP="00D30420">
      <w:pPr>
        <w:pStyle w:val="NoSpacing"/>
        <w:jc w:val="both"/>
        <w:rPr>
          <w:rFonts w:ascii="Arial" w:hAnsi="Arial" w:cs="Arial"/>
          <w:i/>
          <w:iCs/>
          <w:sz w:val="22"/>
          <w:szCs w:val="22"/>
        </w:rPr>
      </w:pPr>
      <w:r>
        <w:rPr>
          <w:rFonts w:ascii="Arial" w:hAnsi="Arial" w:cs="Arial"/>
          <w:i/>
          <w:iCs/>
          <w:sz w:val="22"/>
          <w:szCs w:val="22"/>
        </w:rPr>
        <w:t>Comparison of overall calling</w:t>
      </w:r>
    </w:p>
    <w:p w14:paraId="0D063D1C" w14:textId="5CD1E2A8" w:rsidR="00F63602" w:rsidRDefault="00CA0512" w:rsidP="00D30420">
      <w:pPr>
        <w:pStyle w:val="NoSpacing"/>
        <w:jc w:val="both"/>
        <w:rPr>
          <w:rFonts w:ascii="Arial" w:hAnsi="Arial" w:cs="Arial"/>
          <w:sz w:val="22"/>
          <w:szCs w:val="22"/>
        </w:rPr>
      </w:pPr>
      <w:r>
        <w:rPr>
          <w:rFonts w:ascii="Arial" w:hAnsi="Arial" w:cs="Arial"/>
          <w:b/>
          <w:bCs/>
          <w:sz w:val="22"/>
          <w:szCs w:val="22"/>
        </w:rPr>
        <w:t>Fig. 3a</w:t>
      </w:r>
      <w:r>
        <w:rPr>
          <w:rFonts w:ascii="Arial" w:hAnsi="Arial" w:cs="Arial"/>
          <w:sz w:val="22"/>
          <w:szCs w:val="22"/>
        </w:rPr>
        <w:t xml:space="preserve"> shows the comparison of </w:t>
      </w:r>
      <w:r w:rsidR="007F37E5">
        <w:rPr>
          <w:rFonts w:ascii="Arial" w:hAnsi="Arial" w:cs="Arial"/>
          <w:sz w:val="22"/>
          <w:szCs w:val="22"/>
        </w:rPr>
        <w:t xml:space="preserve">overall </w:t>
      </w:r>
      <w:r w:rsidR="00B4411A">
        <w:rPr>
          <w:rFonts w:ascii="Arial" w:hAnsi="Arial" w:cs="Arial"/>
          <w:sz w:val="22"/>
          <w:szCs w:val="22"/>
        </w:rPr>
        <w:t>calls made by each caller</w:t>
      </w:r>
      <w:r w:rsidR="007F37E5">
        <w:rPr>
          <w:rFonts w:ascii="Arial" w:hAnsi="Arial" w:cs="Arial"/>
          <w:sz w:val="22"/>
          <w:szCs w:val="22"/>
        </w:rPr>
        <w:t xml:space="preserve"> to ground truth. As we hypothesized, every caller performs more poorly as </w:t>
      </w:r>
      <w:r w:rsidR="002505C6">
        <w:rPr>
          <w:rFonts w:ascii="Arial" w:hAnsi="Arial" w:cs="Arial"/>
          <w:sz w:val="22"/>
          <w:szCs w:val="22"/>
        </w:rPr>
        <w:t xml:space="preserve">sample size decreases. In particular, we note that BFF cluster appears to have the closest assignment accuracy at high and medium staining qualities, but both BFF raw and BFF cluster completely fail to generate any calls at low staining qualities. </w:t>
      </w:r>
      <w:r w:rsidR="00DD069B">
        <w:rPr>
          <w:rFonts w:ascii="Arial" w:hAnsi="Arial" w:cs="Arial"/>
          <w:sz w:val="22"/>
          <w:szCs w:val="22"/>
        </w:rPr>
        <w:t>HTODemux, being the only clustering-based algorithm we benchmarked, appears to generate roughly the same percentage of doublets regardless of changes to staining quality</w:t>
      </w:r>
      <w:r w:rsidR="001861A0">
        <w:rPr>
          <w:rFonts w:ascii="Arial" w:hAnsi="Arial" w:cs="Arial"/>
          <w:sz w:val="22"/>
          <w:szCs w:val="22"/>
        </w:rPr>
        <w:t xml:space="preserve">. GMM-Demux interestingly calls very few doublets until low staining quality is </w:t>
      </w:r>
      <w:r w:rsidR="00D376CA">
        <w:rPr>
          <w:rFonts w:ascii="Arial" w:hAnsi="Arial" w:cs="Arial"/>
          <w:sz w:val="22"/>
          <w:szCs w:val="22"/>
        </w:rPr>
        <w:t>defined, after which it calls an extremely high proportion of doublets. Nevertheless, it is also apparent that even at high staining qualities, no tool is exactly perfect.</w:t>
      </w:r>
      <w:r w:rsidR="00D30420">
        <w:rPr>
          <w:rFonts w:ascii="Arial" w:hAnsi="Arial" w:cs="Arial"/>
          <w:sz w:val="22"/>
          <w:szCs w:val="22"/>
        </w:rPr>
        <w:t xml:space="preserve"> Note that while we </w:t>
      </w:r>
      <w:r w:rsidR="00621135">
        <w:rPr>
          <w:rFonts w:ascii="Arial" w:hAnsi="Arial" w:cs="Arial"/>
          <w:sz w:val="22"/>
          <w:szCs w:val="22"/>
        </w:rPr>
        <w:t xml:space="preserve">had </w:t>
      </w:r>
      <w:r w:rsidR="00D30420">
        <w:rPr>
          <w:rFonts w:ascii="Arial" w:hAnsi="Arial" w:cs="Arial"/>
          <w:sz w:val="22"/>
          <w:szCs w:val="22"/>
        </w:rPr>
        <w:t xml:space="preserve">proposed to benchmark </w:t>
      </w:r>
    </w:p>
    <w:p w14:paraId="4BDA327B" w14:textId="31D473F4" w:rsidR="00034650" w:rsidRDefault="00B60D8D">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92032" behindDoc="0" locked="0" layoutInCell="1" allowOverlap="1" wp14:anchorId="3E7135D3" wp14:editId="182AC5DB">
                <wp:simplePos x="0" y="0"/>
                <wp:positionH relativeFrom="column">
                  <wp:posOffset>-679938</wp:posOffset>
                </wp:positionH>
                <wp:positionV relativeFrom="paragraph">
                  <wp:posOffset>3470031</wp:posOffset>
                </wp:positionV>
                <wp:extent cx="457200" cy="331470"/>
                <wp:effectExtent l="0" t="0" r="0" b="0"/>
                <wp:wrapNone/>
                <wp:docPr id="1590794921"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33D75BD4" w14:textId="4D245787" w:rsidR="00B60D8D" w:rsidRPr="00816083" w:rsidRDefault="00B60D8D" w:rsidP="00B60D8D">
                            <w:pPr>
                              <w:rPr>
                                <w14:textOutline w14:w="9525" w14:cap="rnd" w14:cmpd="sng" w14:algn="ctr">
                                  <w14:noFill/>
                                  <w14:prstDash w14:val="solid"/>
                                  <w14:bevel/>
                                </w14:textOutline>
                              </w:rPr>
                            </w:pPr>
                            <w:r>
                              <w:rPr>
                                <w:b/>
                                <w:bCs/>
                                <w14:textOutline w14:w="9525" w14:cap="rnd" w14:cmpd="sng" w14:algn="ctr">
                                  <w14:noFill/>
                                  <w14:prstDash w14:val="solid"/>
                                  <w14:bevel/>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7135D3" id="_x0000_s1060" type="#_x0000_t202" style="position:absolute;margin-left:-53.55pt;margin-top:273.25pt;width:36pt;height:26.1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" filled="f" stroked="f" strokeweight=".5pt">
                <v:textbox>
                  <w:txbxContent>
                    <w:p w14:paraId="33D75BD4" w14:textId="4D245787" w:rsidR="00B60D8D" w:rsidRPr="00816083" w:rsidRDefault="00B60D8D" w:rsidP="00B60D8D">
                      <w:pPr>
                        <w:rPr>
                          <w14:textOutline w14:w="9525" w14:cap="rnd" w14:cmpd="sng" w14:algn="ctr">
                            <w14:noFill/>
                            <w14:prstDash w14:val="solid"/>
                            <w14:bevel/>
                          </w14:textOutline>
                        </w:rPr>
                      </w:pPr>
                      <w:r>
                        <w:rPr>
                          <w:b/>
                          <w:bCs/>
                          <w14:textOutline w14:w="9525" w14:cap="rnd" w14:cmpd="sng" w14:algn="ctr">
                            <w14:noFill/>
                            <w14:prstDash w14:val="solid"/>
                            <w14:bevel/>
                          </w14:textOutline>
                        </w:rPr>
                        <w:t>C.</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89984" behindDoc="0" locked="0" layoutInCell="1" allowOverlap="1" wp14:anchorId="54D12073" wp14:editId="0E916667">
                <wp:simplePos x="0" y="0"/>
                <wp:positionH relativeFrom="column">
                  <wp:posOffset>3498115</wp:posOffset>
                </wp:positionH>
                <wp:positionV relativeFrom="paragraph">
                  <wp:posOffset>-664844</wp:posOffset>
                </wp:positionV>
                <wp:extent cx="457200" cy="331470"/>
                <wp:effectExtent l="0" t="0" r="0" b="0"/>
                <wp:wrapNone/>
                <wp:docPr id="1674585953"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62288625" w14:textId="03B6D532" w:rsidR="00B60D8D" w:rsidRPr="00816083" w:rsidRDefault="00B60D8D" w:rsidP="00B60D8D">
                            <w:pPr>
                              <w:rPr>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D12073" id="_x0000_s1061" type="#_x0000_t202" style="position:absolute;margin-left:275.45pt;margin-top:-52.35pt;width:36pt;height:26.1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" filled="f" stroked="f" strokeweight=".5pt">
                <v:textbox>
                  <w:txbxContent>
                    <w:p w14:paraId="62288625" w14:textId="03B6D532" w:rsidR="00B60D8D" w:rsidRPr="00816083" w:rsidRDefault="00B60D8D" w:rsidP="00B60D8D">
                      <w:pPr>
                        <w:rPr>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87936" behindDoc="0" locked="0" layoutInCell="1" allowOverlap="1" wp14:anchorId="230A934D" wp14:editId="24FD6665">
                <wp:simplePos x="0" y="0"/>
                <wp:positionH relativeFrom="column">
                  <wp:posOffset>-676925</wp:posOffset>
                </wp:positionH>
                <wp:positionV relativeFrom="paragraph">
                  <wp:posOffset>-691515</wp:posOffset>
                </wp:positionV>
                <wp:extent cx="457200" cy="331470"/>
                <wp:effectExtent l="0" t="0" r="0" b="0"/>
                <wp:wrapNone/>
                <wp:docPr id="734411221"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70F247A3" w14:textId="77777777" w:rsidR="00B60D8D" w:rsidRPr="00816083" w:rsidRDefault="00B60D8D" w:rsidP="00B60D8D">
                            <w:pPr>
                              <w:rPr>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0A934D" id="_x0000_s1062" type="#_x0000_t202" style="position:absolute;margin-left:-53.3pt;margin-top:-54.45pt;width:36pt;height:26.1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" filled="f" stroked="f" strokeweight=".5pt">
                <v:textbox>
                  <w:txbxContent>
                    <w:p w14:paraId="70F247A3" w14:textId="77777777" w:rsidR="00B60D8D" w:rsidRPr="00816083" w:rsidRDefault="00B60D8D" w:rsidP="00B60D8D">
                      <w:pPr>
                        <w:rPr>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v:textbox>
              </v:shape>
            </w:pict>
          </mc:Fallback>
        </mc:AlternateContent>
      </w:r>
      <w:r w:rsidR="00621135" w:rsidRPr="00553B33">
        <w:rPr>
          <w:rFonts w:ascii="Arial" w:hAnsi="Arial" w:cs="Arial"/>
          <w:noProof/>
          <w:sz w:val="22"/>
          <w:szCs w:val="22"/>
        </w:rPr>
        <mc:AlternateContent>
          <mc:Choice Requires="wpg">
            <w:drawing>
              <wp:anchor distT="0" distB="0" distL="114300" distR="114300" simplePos="0" relativeHeight="251685888" behindDoc="0" locked="0" layoutInCell="1" allowOverlap="1" wp14:anchorId="446A5F50" wp14:editId="106568B8">
                <wp:simplePos x="0" y="0"/>
                <wp:positionH relativeFrom="column">
                  <wp:posOffset>-680720</wp:posOffset>
                </wp:positionH>
                <wp:positionV relativeFrom="page">
                  <wp:posOffset>4379302</wp:posOffset>
                </wp:positionV>
                <wp:extent cx="7344410" cy="4823460"/>
                <wp:effectExtent l="0" t="0" r="0" b="2540"/>
                <wp:wrapNone/>
                <wp:docPr id="28" name="Group 27">
                  <a:extLst xmlns:a="http://schemas.openxmlformats.org/drawingml/2006/main">
                    <a:ext uri="{FF2B5EF4-FFF2-40B4-BE49-F238E27FC236}">
                      <a16:creationId xmlns:a16="http://schemas.microsoft.com/office/drawing/2014/main" id="{6D962B3C-18FB-4542-4B08-C9F14D6FFAED}"/>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344410" cy="4823460"/>
                          <a:chOff x="-103490" y="0"/>
                          <a:chExt cx="9846166" cy="6466656"/>
                        </a:xfrm>
                      </wpg:grpSpPr>
                      <wpg:grpSp>
                        <wpg:cNvPr id="344796262" name="Group 344796262">
                          <a:extLst>
                            <a:ext uri="{FF2B5EF4-FFF2-40B4-BE49-F238E27FC236}">
                              <a16:creationId xmlns:a16="http://schemas.microsoft.com/office/drawing/2014/main" id="{0581AA39-CD1A-F3AC-9290-6F07E39AF6B9}"/>
                            </a:ext>
                          </a:extLst>
                        </wpg:cNvPr>
                        <wpg:cNvGrpSpPr/>
                        <wpg:grpSpPr>
                          <a:xfrm>
                            <a:off x="-103490" y="0"/>
                            <a:ext cx="9353744" cy="3531376"/>
                            <a:chOff x="-129987" y="0"/>
                            <a:chExt cx="11748692" cy="4406856"/>
                          </a:xfrm>
                        </wpg:grpSpPr>
                        <pic:pic xmlns:pic="http://schemas.openxmlformats.org/drawingml/2006/picture">
                          <pic:nvPicPr>
                            <pic:cNvPr id="980555939" name="Picture 980555939">
                              <a:extLst>
                                <a:ext uri="{FF2B5EF4-FFF2-40B4-BE49-F238E27FC236}">
                                  <a16:creationId xmlns:a16="http://schemas.microsoft.com/office/drawing/2014/main" id="{947AF9D0-9830-7914-4188-75E93384A685}"/>
                                </a:ext>
                              </a:extLst>
                            </pic:cNvPr>
                            <pic:cNvPicPr>
                              <a:picLocks noChangeAspect="1"/>
                            </pic:cNvPicPr>
                          </pic:nvPicPr>
                          <pic:blipFill rotWithShape="1">
                            <a:blip r:embed="rId21"/>
                            <a:srcRect r="22483"/>
                            <a:stretch/>
                          </pic:blipFill>
                          <pic:spPr>
                            <a:xfrm>
                              <a:off x="402130" y="0"/>
                              <a:ext cx="3352800" cy="4406856"/>
                            </a:xfrm>
                            <a:prstGeom prst="rect">
                              <a:avLst/>
                            </a:prstGeom>
                          </pic:spPr>
                        </pic:pic>
                        <pic:pic xmlns:pic="http://schemas.openxmlformats.org/drawingml/2006/picture">
                          <pic:nvPicPr>
                            <pic:cNvPr id="119376157" name="Picture 119376157">
                              <a:extLst>
                                <a:ext uri="{FF2B5EF4-FFF2-40B4-BE49-F238E27FC236}">
                                  <a16:creationId xmlns:a16="http://schemas.microsoft.com/office/drawing/2014/main" id="{460CA30C-142A-745F-0439-6AD1BF7AEEDC}"/>
                                </a:ext>
                              </a:extLst>
                            </pic:cNvPr>
                            <pic:cNvPicPr>
                              <a:picLocks noChangeAspect="1"/>
                            </pic:cNvPicPr>
                          </pic:nvPicPr>
                          <pic:blipFill rotWithShape="1">
                            <a:blip r:embed="rId22"/>
                            <a:srcRect r="22483"/>
                            <a:stretch/>
                          </pic:blipFill>
                          <pic:spPr>
                            <a:xfrm>
                              <a:off x="4038293" y="0"/>
                              <a:ext cx="3352800" cy="4406856"/>
                            </a:xfrm>
                            <a:prstGeom prst="rect">
                              <a:avLst/>
                            </a:prstGeom>
                          </pic:spPr>
                        </pic:pic>
                        <pic:pic xmlns:pic="http://schemas.openxmlformats.org/drawingml/2006/picture">
                          <pic:nvPicPr>
                            <pic:cNvPr id="1677888721" name="Picture 1677888721">
                              <a:extLst>
                                <a:ext uri="{FF2B5EF4-FFF2-40B4-BE49-F238E27FC236}">
                                  <a16:creationId xmlns:a16="http://schemas.microsoft.com/office/drawing/2014/main" id="{C68ADC0B-CC6B-BD0A-9767-CB1D485160A7}"/>
                                </a:ext>
                              </a:extLst>
                            </pic:cNvPr>
                            <pic:cNvPicPr>
                              <a:picLocks noChangeAspect="1"/>
                            </pic:cNvPicPr>
                          </pic:nvPicPr>
                          <pic:blipFill rotWithShape="1">
                            <a:blip r:embed="rId23"/>
                            <a:srcRect r="22483"/>
                            <a:stretch/>
                          </pic:blipFill>
                          <pic:spPr>
                            <a:xfrm>
                              <a:off x="7674457" y="0"/>
                              <a:ext cx="3352801" cy="4406856"/>
                            </a:xfrm>
                            <a:prstGeom prst="rect">
                              <a:avLst/>
                            </a:prstGeom>
                          </pic:spPr>
                        </pic:pic>
                        <wps:wsp>
                          <wps:cNvPr id="1866361518" name="Straight Connector 1866361518">
                            <a:extLst>
                              <a:ext uri="{FF2B5EF4-FFF2-40B4-BE49-F238E27FC236}">
                                <a16:creationId xmlns:a16="http://schemas.microsoft.com/office/drawing/2014/main" id="{7F6C4F64-1673-3D18-F9A2-C5C9D0C0DFA7}"/>
                              </a:ext>
                            </a:extLst>
                          </wps:cNvPr>
                          <wps:cNvCnPr>
                            <a:cxnSpLocks/>
                          </wps:cNvCnPr>
                          <wps:spPr>
                            <a:xfrm>
                              <a:off x="10905" y="2131322"/>
                              <a:ext cx="11607800" cy="0"/>
                            </a:xfrm>
                            <a:prstGeom prst="line">
                              <a:avLst/>
                            </a:prstGeom>
                          </wps:spPr>
                          <wps:style>
                            <a:lnRef idx="3">
                              <a:schemeClr val="dk1"/>
                            </a:lnRef>
                            <a:fillRef idx="0">
                              <a:schemeClr val="dk1"/>
                            </a:fillRef>
                            <a:effectRef idx="2">
                              <a:schemeClr val="dk1"/>
                            </a:effectRef>
                            <a:fontRef idx="minor">
                              <a:schemeClr val="tx1"/>
                            </a:fontRef>
                          </wps:style>
                          <wps:bodyPr/>
                        </wps:wsp>
                        <wps:wsp>
                          <wps:cNvPr id="255707235" name="TextBox 14">
                            <a:extLst>
                              <a:ext uri="{FF2B5EF4-FFF2-40B4-BE49-F238E27FC236}">
                                <a16:creationId xmlns:a16="http://schemas.microsoft.com/office/drawing/2014/main" id="{4A0254A5-70C5-35F6-DB23-3AB356149079}"/>
                              </a:ext>
                            </a:extLst>
                          </wps:cNvPr>
                          <wps:cNvSpPr txBox="1"/>
                          <wps:spPr>
                            <a:xfrm rot="16200000">
                              <a:off x="-728368" y="985831"/>
                              <a:ext cx="1763462" cy="566700"/>
                            </a:xfrm>
                            <a:prstGeom prst="rect">
                              <a:avLst/>
                            </a:prstGeom>
                            <a:noFill/>
                          </wps:spPr>
                          <wps:txbx>
                            <w:txbxContent>
                              <w:p w14:paraId="35557320" w14:textId="77777777" w:rsidR="00034650" w:rsidRPr="00553B33" w:rsidRDefault="00034650" w:rsidP="00034650">
                                <w:pPr>
                                  <w:rPr>
                                    <w:rFonts w:hAnsi="Aptos"/>
                                    <w:color w:val="000000" w:themeColor="text1"/>
                                    <w:kern w:val="24"/>
                                    <w:sz w:val="16"/>
                                    <w:szCs w:val="16"/>
                                    <w14:ligatures w14:val="none"/>
                                  </w:rPr>
                                </w:pPr>
                                <w:r w:rsidRPr="00553B33">
                                  <w:rPr>
                                    <w:rFonts w:hAnsi="Aptos"/>
                                    <w:color w:val="000000" w:themeColor="text1"/>
                                    <w:kern w:val="24"/>
                                    <w:sz w:val="16"/>
                                    <w:szCs w:val="16"/>
                                  </w:rPr>
                                  <w:t>Different barcode</w:t>
                                </w:r>
                              </w:p>
                            </w:txbxContent>
                          </wps:txbx>
                          <wps:bodyPr wrap="square" rtlCol="0">
                            <a:spAutoFit/>
                          </wps:bodyPr>
                        </wps:wsp>
                        <wps:wsp>
                          <wps:cNvPr id="344673789" name="TextBox 15">
                            <a:extLst>
                              <a:ext uri="{FF2B5EF4-FFF2-40B4-BE49-F238E27FC236}">
                                <a16:creationId xmlns:a16="http://schemas.microsoft.com/office/drawing/2014/main" id="{28030FD8-D9FA-76D3-EA8F-A6A8CBBC004A}"/>
                              </a:ext>
                            </a:extLst>
                          </wps:cNvPr>
                          <wps:cNvSpPr txBox="1"/>
                          <wps:spPr>
                            <a:xfrm rot="16200000">
                              <a:off x="-728367" y="2750598"/>
                              <a:ext cx="1764525" cy="566700"/>
                            </a:xfrm>
                            <a:prstGeom prst="rect">
                              <a:avLst/>
                            </a:prstGeom>
                            <a:noFill/>
                          </wps:spPr>
                          <wps:txbx>
                            <w:txbxContent>
                              <w:p w14:paraId="2A2E73F5" w14:textId="77777777" w:rsidR="00034650" w:rsidRPr="00553B33" w:rsidRDefault="00034650" w:rsidP="00034650">
                                <w:pPr>
                                  <w:jc w:val="right"/>
                                  <w:rPr>
                                    <w:rFonts w:hAnsi="Aptos"/>
                                    <w:color w:val="000000" w:themeColor="text1"/>
                                    <w:kern w:val="24"/>
                                    <w:sz w:val="16"/>
                                    <w:szCs w:val="16"/>
                                    <w14:ligatures w14:val="none"/>
                                  </w:rPr>
                                </w:pPr>
                                <w:r w:rsidRPr="00553B33">
                                  <w:rPr>
                                    <w:rFonts w:hAnsi="Aptos"/>
                                    <w:color w:val="000000" w:themeColor="text1"/>
                                    <w:kern w:val="24"/>
                                    <w:sz w:val="16"/>
                                    <w:szCs w:val="16"/>
                                  </w:rPr>
                                  <w:t>Same barcode</w:t>
                                </w:r>
                              </w:p>
                            </w:txbxContent>
                          </wps:txbx>
                          <wps:bodyPr wrap="square" rtlCol="0">
                            <a:spAutoFit/>
                          </wps:bodyPr>
                        </wps:wsp>
                      </wpg:grpSp>
                      <wpg:grpSp>
                        <wpg:cNvPr id="1429047271" name="Group 1429047271">
                          <a:extLst>
                            <a:ext uri="{FF2B5EF4-FFF2-40B4-BE49-F238E27FC236}">
                              <a16:creationId xmlns:a16="http://schemas.microsoft.com/office/drawing/2014/main" id="{645A94CA-E8D9-993D-7F54-D02FCD31499C}"/>
                            </a:ext>
                          </a:extLst>
                        </wpg:cNvPr>
                        <wpg:cNvGrpSpPr/>
                        <wpg:grpSpPr>
                          <a:xfrm>
                            <a:off x="-100323" y="2935280"/>
                            <a:ext cx="9430898" cy="3531376"/>
                            <a:chOff x="-127628" y="2935280"/>
                            <a:chExt cx="11746333" cy="4414665"/>
                          </a:xfrm>
                        </wpg:grpSpPr>
                        <pic:pic xmlns:pic="http://schemas.openxmlformats.org/drawingml/2006/picture">
                          <pic:nvPicPr>
                            <pic:cNvPr id="1600676122" name="Picture 1600676122">
                              <a:extLst>
                                <a:ext uri="{FF2B5EF4-FFF2-40B4-BE49-F238E27FC236}">
                                  <a16:creationId xmlns:a16="http://schemas.microsoft.com/office/drawing/2014/main" id="{6B9DA3B5-2149-77A5-6407-33C589E58707}"/>
                                </a:ext>
                              </a:extLst>
                            </pic:cNvPr>
                            <pic:cNvPicPr>
                              <a:picLocks noChangeAspect="1"/>
                            </pic:cNvPicPr>
                          </pic:nvPicPr>
                          <pic:blipFill rotWithShape="1">
                            <a:blip r:embed="rId24"/>
                            <a:srcRect r="22185"/>
                            <a:stretch/>
                          </pic:blipFill>
                          <pic:spPr>
                            <a:xfrm>
                              <a:off x="7549935" y="2935280"/>
                              <a:ext cx="3382239" cy="4414665"/>
                            </a:xfrm>
                            <a:prstGeom prst="rect">
                              <a:avLst/>
                            </a:prstGeom>
                          </pic:spPr>
                        </pic:pic>
                        <pic:pic xmlns:pic="http://schemas.openxmlformats.org/drawingml/2006/picture">
                          <pic:nvPicPr>
                            <pic:cNvPr id="1770668126" name="Picture 1770668126">
                              <a:extLst>
                                <a:ext uri="{FF2B5EF4-FFF2-40B4-BE49-F238E27FC236}">
                                  <a16:creationId xmlns:a16="http://schemas.microsoft.com/office/drawing/2014/main" id="{0BD7C895-0664-78F6-38BB-2155C91ADF0E}"/>
                                </a:ext>
                              </a:extLst>
                            </pic:cNvPr>
                            <pic:cNvPicPr>
                              <a:picLocks noChangeAspect="1"/>
                            </pic:cNvPicPr>
                          </pic:nvPicPr>
                          <pic:blipFill rotWithShape="1">
                            <a:blip r:embed="rId25"/>
                            <a:srcRect r="19459"/>
                            <a:stretch/>
                          </pic:blipFill>
                          <pic:spPr>
                            <a:xfrm>
                              <a:off x="3898201" y="2935280"/>
                              <a:ext cx="3498238" cy="4411474"/>
                            </a:xfrm>
                            <a:prstGeom prst="rect">
                              <a:avLst/>
                            </a:prstGeom>
                          </pic:spPr>
                        </pic:pic>
                        <pic:pic xmlns:pic="http://schemas.openxmlformats.org/drawingml/2006/picture">
                          <pic:nvPicPr>
                            <pic:cNvPr id="1086211740" name="Picture 1086211740">
                              <a:extLst>
                                <a:ext uri="{FF2B5EF4-FFF2-40B4-BE49-F238E27FC236}">
                                  <a16:creationId xmlns:a16="http://schemas.microsoft.com/office/drawing/2014/main" id="{B83557C9-5C71-EC8A-5352-6F8B16FC7CBC}"/>
                                </a:ext>
                              </a:extLst>
                            </pic:cNvPr>
                            <pic:cNvPicPr>
                              <a:picLocks noChangeAspect="1"/>
                            </pic:cNvPicPr>
                          </pic:nvPicPr>
                          <pic:blipFill rotWithShape="1">
                            <a:blip r:embed="rId26"/>
                            <a:srcRect r="22593"/>
                            <a:stretch/>
                          </pic:blipFill>
                          <pic:spPr>
                            <a:xfrm>
                              <a:off x="396678" y="2939899"/>
                              <a:ext cx="3348027" cy="4406856"/>
                            </a:xfrm>
                            <a:prstGeom prst="rect">
                              <a:avLst/>
                            </a:prstGeom>
                          </pic:spPr>
                        </pic:pic>
                        <wps:wsp>
                          <wps:cNvPr id="768001925" name="Straight Connector 768001925">
                            <a:extLst>
                              <a:ext uri="{FF2B5EF4-FFF2-40B4-BE49-F238E27FC236}">
                                <a16:creationId xmlns:a16="http://schemas.microsoft.com/office/drawing/2014/main" id="{DA87C600-37E7-93D6-ED9C-572C67CDAD91}"/>
                              </a:ext>
                            </a:extLst>
                          </wps:cNvPr>
                          <wps:cNvCnPr/>
                          <wps:spPr>
                            <a:xfrm>
                              <a:off x="10905" y="5085060"/>
                              <a:ext cx="11607800" cy="0"/>
                            </a:xfrm>
                            <a:prstGeom prst="line">
                              <a:avLst/>
                            </a:prstGeom>
                          </wps:spPr>
                          <wps:style>
                            <a:lnRef idx="3">
                              <a:schemeClr val="dk1"/>
                            </a:lnRef>
                            <a:fillRef idx="0">
                              <a:schemeClr val="dk1"/>
                            </a:fillRef>
                            <a:effectRef idx="2">
                              <a:schemeClr val="dk1"/>
                            </a:effectRef>
                            <a:fontRef idx="minor">
                              <a:schemeClr val="tx1"/>
                            </a:fontRef>
                          </wps:style>
                          <wps:bodyPr/>
                        </wps:wsp>
                        <wps:wsp>
                          <wps:cNvPr id="7690766" name="TextBox 22">
                            <a:extLst>
                              <a:ext uri="{FF2B5EF4-FFF2-40B4-BE49-F238E27FC236}">
                                <a16:creationId xmlns:a16="http://schemas.microsoft.com/office/drawing/2014/main" id="{285AFAF0-180D-D635-7F27-D88F1465C0FF}"/>
                              </a:ext>
                            </a:extLst>
                          </wps:cNvPr>
                          <wps:cNvSpPr txBox="1"/>
                          <wps:spPr>
                            <a:xfrm rot="16200000">
                              <a:off x="-728366" y="3971140"/>
                              <a:ext cx="1764459" cy="561951"/>
                            </a:xfrm>
                            <a:prstGeom prst="rect">
                              <a:avLst/>
                            </a:prstGeom>
                            <a:noFill/>
                          </wps:spPr>
                          <wps:txbx>
                            <w:txbxContent>
                              <w:p w14:paraId="532355F8" w14:textId="77777777" w:rsidR="00034650" w:rsidRPr="00553B33" w:rsidRDefault="00034650" w:rsidP="00034650">
                                <w:pPr>
                                  <w:rPr>
                                    <w:rFonts w:hAnsi="Aptos"/>
                                    <w:color w:val="000000" w:themeColor="text1"/>
                                    <w:kern w:val="24"/>
                                    <w:sz w:val="16"/>
                                    <w:szCs w:val="16"/>
                                    <w14:ligatures w14:val="none"/>
                                  </w:rPr>
                                </w:pPr>
                                <w:r w:rsidRPr="00553B33">
                                  <w:rPr>
                                    <w:rFonts w:hAnsi="Aptos"/>
                                    <w:color w:val="000000" w:themeColor="text1"/>
                                    <w:kern w:val="24"/>
                                    <w:sz w:val="16"/>
                                    <w:szCs w:val="16"/>
                                  </w:rPr>
                                  <w:t>Different barcode</w:t>
                                </w:r>
                              </w:p>
                            </w:txbxContent>
                          </wps:txbx>
                          <wps:bodyPr wrap="square" rtlCol="0">
                            <a:spAutoFit/>
                          </wps:bodyPr>
                        </wps:wsp>
                        <wps:wsp>
                          <wps:cNvPr id="1164203203" name="TextBox 23">
                            <a:extLst>
                              <a:ext uri="{FF2B5EF4-FFF2-40B4-BE49-F238E27FC236}">
                                <a16:creationId xmlns:a16="http://schemas.microsoft.com/office/drawing/2014/main" id="{6B36CF72-3F99-9519-C496-9B3FBDA41D62}"/>
                              </a:ext>
                            </a:extLst>
                          </wps:cNvPr>
                          <wps:cNvSpPr txBox="1"/>
                          <wps:spPr>
                            <a:xfrm rot="16200000">
                              <a:off x="-728350" y="5755104"/>
                              <a:ext cx="1763395" cy="561951"/>
                            </a:xfrm>
                            <a:prstGeom prst="rect">
                              <a:avLst/>
                            </a:prstGeom>
                            <a:noFill/>
                          </wps:spPr>
                          <wps:txbx>
                            <w:txbxContent>
                              <w:p w14:paraId="0DA5EE61" w14:textId="77777777" w:rsidR="00034650" w:rsidRPr="00553B33" w:rsidRDefault="00034650" w:rsidP="00034650">
                                <w:pPr>
                                  <w:jc w:val="right"/>
                                  <w:rPr>
                                    <w:rFonts w:hAnsi="Aptos"/>
                                    <w:color w:val="000000" w:themeColor="text1"/>
                                    <w:kern w:val="24"/>
                                    <w:sz w:val="16"/>
                                    <w:szCs w:val="16"/>
                                    <w14:ligatures w14:val="none"/>
                                  </w:rPr>
                                </w:pPr>
                                <w:r w:rsidRPr="00553B33">
                                  <w:rPr>
                                    <w:rFonts w:hAnsi="Aptos"/>
                                    <w:color w:val="000000" w:themeColor="text1"/>
                                    <w:kern w:val="24"/>
                                    <w:sz w:val="16"/>
                                    <w:szCs w:val="16"/>
                                  </w:rPr>
                                  <w:t>Same barcode</w:t>
                                </w:r>
                              </w:p>
                            </w:txbxContent>
                          </wps:txbx>
                          <wps:bodyPr wrap="square" rtlCol="0">
                            <a:spAutoFit/>
                          </wps:bodyPr>
                        </wps:wsp>
                      </wpg:grpSp>
                      <pic:pic xmlns:pic="http://schemas.openxmlformats.org/drawingml/2006/picture">
                        <pic:nvPicPr>
                          <pic:cNvPr id="1781638574" name="Picture 1781638574">
                            <a:extLst>
                              <a:ext uri="{FF2B5EF4-FFF2-40B4-BE49-F238E27FC236}">
                                <a16:creationId xmlns:a16="http://schemas.microsoft.com/office/drawing/2014/main" id="{548FE279-62B1-963F-B51B-9CECD74A4009}"/>
                              </a:ext>
                            </a:extLst>
                          </pic:cNvPr>
                          <pic:cNvPicPr>
                            <a:picLocks noChangeAspect="1"/>
                          </pic:cNvPicPr>
                        </pic:nvPicPr>
                        <pic:blipFill>
                          <a:blip r:embed="rId27"/>
                          <a:stretch>
                            <a:fillRect/>
                          </a:stretch>
                        </pic:blipFill>
                        <pic:spPr>
                          <a:xfrm>
                            <a:off x="8918474" y="448156"/>
                            <a:ext cx="824202" cy="69797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46A5F50" id="Group 27" o:spid="_x0000_s1063" style="position:absolute;margin-left:-53.6pt;margin-top:344.85pt;width:578.3pt;height:379.8pt;z-index:251685888;mso-position-vertical-relative:page;mso-width-relative:margin;mso-height-relative:margin" coordorigin="-1034" coordsize="98461,646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cFwzw1qYAANamAAAUAAAAZHJzL21lZGlhL2ltYWdlMi5wbmeJUE5HDQoa&#13;&#10;CgAAAA1JSERSAAACfAAAAogIBgAAAOruJ1k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">
                <o:lock v:ext="edit" aspectratio="t"/>
                <v:group id="Group 344796262" o:spid="_x0000_s1064" style="position:absolute;left:-1034;width:93536;height:35313" coordorigin="-1299" coordsize="117486,4406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">
                  <v:shape id="Picture 980555939" o:spid="_x0000_s1065" type="#_x0000_t75" style="position:absolute;left:4021;width:33528;height:440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">
                    <v:imagedata r:id="rId28" o:title="" cropright="14734f"/>
                  </v:shape>
                  <v:shape id="Picture 119376157" o:spid="_x0000_s1066" type="#_x0000_t75" style="position:absolute;left:40382;width:33528;height:440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">
                    <v:imagedata r:id="rId29" o:title="" cropright="14734f"/>
                  </v:shape>
                  <v:shape id="Picture 1677888721" o:spid="_x0000_s1067" type="#_x0000_t75" style="position:absolute;left:76744;width:33528;height:440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">
                    <v:imagedata r:id="rId30" o:title="" cropright="14734f"/>
                  </v:shape>
                  <v:line id="Straight Connector 1866361518" o:spid="_x0000_s1068" style="position:absolute;visibility:visible;mso-wrap-style:square" from="109,21313" to="116187,213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" strokecolor="black [3200]" strokeweight="1.5pt">
                    <v:stroke joinstyle="miter"/>
                    <o:lock v:ext="edit" shapetype="f"/>
                  </v:line>
                  <v:shape id="TextBox 14" o:spid="_x0000_s1069" type="#_x0000_t202" style="position:absolute;left:-7284;top:9859;width:17635;height:566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" filled="f" stroked="f">
                    <v:textbox style="mso-fit-shape-to-text:t">
                      <w:txbxContent>
                        <w:p w14:paraId="35557320" w14:textId="77777777" w:rsidR="00034650" w:rsidRPr="00553B33" w:rsidRDefault="00034650" w:rsidP="00034650">
                          <w:pPr>
                            <w:rPr>
                              <w:rFonts w:hAnsi="Aptos"/>
                              <w:color w:val="000000" w:themeColor="text1"/>
                              <w:kern w:val="24"/>
                              <w:sz w:val="16"/>
                              <w:szCs w:val="16"/>
                              <w14:ligatures w14:val="none"/>
                            </w:rPr>
                          </w:pPr>
                          <w:r w:rsidRPr="00553B33">
                            <w:rPr>
                              <w:rFonts w:hAnsi="Aptos"/>
                              <w:color w:val="000000" w:themeColor="text1"/>
                              <w:kern w:val="24"/>
                              <w:sz w:val="16"/>
                              <w:szCs w:val="16"/>
                            </w:rPr>
                            <w:t>Different barcode</w:t>
                          </w:r>
                        </w:p>
                      </w:txbxContent>
                    </v:textbox>
                  </v:shape>
                  <v:shape id="TextBox 15" o:spid="_x0000_s1070" type="#_x0000_t202" style="position:absolute;left:-7284;top:27506;width:17646;height:5666;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" filled="f" stroked="f">
                    <v:textbox style="mso-fit-shape-to-text:t">
                      <w:txbxContent>
                        <w:p w14:paraId="2A2E73F5" w14:textId="77777777" w:rsidR="00034650" w:rsidRPr="00553B33" w:rsidRDefault="00034650" w:rsidP="00034650">
                          <w:pPr>
                            <w:jc w:val="right"/>
                            <w:rPr>
                              <w:rFonts w:hAnsi="Aptos"/>
                              <w:color w:val="000000" w:themeColor="text1"/>
                              <w:kern w:val="24"/>
                              <w:sz w:val="16"/>
                              <w:szCs w:val="16"/>
                              <w14:ligatures w14:val="none"/>
                            </w:rPr>
                          </w:pPr>
                          <w:r w:rsidRPr="00553B33">
                            <w:rPr>
                              <w:rFonts w:hAnsi="Aptos"/>
                              <w:color w:val="000000" w:themeColor="text1"/>
                              <w:kern w:val="24"/>
                              <w:sz w:val="16"/>
                              <w:szCs w:val="16"/>
                            </w:rPr>
                            <w:t>Same barcode</w:t>
                          </w:r>
                        </w:p>
                      </w:txbxContent>
                    </v:textbox>
                  </v:shape>
                </v:group>
                <v:group id="Group 1429047271" o:spid="_x0000_s1071" style="position:absolute;left:-1003;top:29352;width:94308;height:35314" coordorigin="-1276,29352" coordsize="117463,4414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">
                  <v:shape id="Picture 1600676122" o:spid="_x0000_s1072" type="#_x0000_t75" style="position:absolute;left:75499;top:29352;width:33822;height:441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">
                    <v:imagedata r:id="rId31" o:title="" cropright="14539f"/>
                  </v:shape>
                  <v:shape id="Picture 1770668126" o:spid="_x0000_s1073" type="#_x0000_t75" style="position:absolute;left:38982;top:29352;width:34982;height:441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">
                    <v:imagedata r:id="rId32" o:title="" cropright="12753f"/>
                  </v:shape>
                  <v:shape id="Picture 1086211740" o:spid="_x0000_s1074" type="#_x0000_t75" style="position:absolute;left:3966;top:29398;width:33481;height:440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">
                    <v:imagedata r:id="rId33" o:title="" cropright="14807f"/>
                  </v:shape>
                  <v:line id="Straight Connector 768001925" o:spid="_x0000_s1075" style="position:absolute;visibility:visible;mso-wrap-style:square" from="109,50850" to="116187,5085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" strokecolor="black [3200]" strokeweight="1.5pt">
                    <v:stroke joinstyle="miter"/>
                  </v:line>
                  <v:shape id="TextBox 22" o:spid="_x0000_s1076" type="#_x0000_t202" style="position:absolute;left:-7284;top:39711;width:17645;height:561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" filled="f" stroked="f">
                    <v:textbox style="mso-fit-shape-to-text:t">
                      <w:txbxContent>
                        <w:p w14:paraId="532355F8" w14:textId="77777777" w:rsidR="00034650" w:rsidRPr="00553B33" w:rsidRDefault="00034650" w:rsidP="00034650">
                          <w:pPr>
                            <w:rPr>
                              <w:rFonts w:hAnsi="Aptos"/>
                              <w:color w:val="000000" w:themeColor="text1"/>
                              <w:kern w:val="24"/>
                              <w:sz w:val="16"/>
                              <w:szCs w:val="16"/>
                              <w14:ligatures w14:val="none"/>
                            </w:rPr>
                          </w:pPr>
                          <w:r w:rsidRPr="00553B33">
                            <w:rPr>
                              <w:rFonts w:hAnsi="Aptos"/>
                              <w:color w:val="000000" w:themeColor="text1"/>
                              <w:kern w:val="24"/>
                              <w:sz w:val="16"/>
                              <w:szCs w:val="16"/>
                            </w:rPr>
                            <w:t>Different barcode</w:t>
                          </w:r>
                        </w:p>
                      </w:txbxContent>
                    </v:textbox>
                  </v:shape>
                  <v:shape id="TextBox 23" o:spid="_x0000_s1077" type="#_x0000_t202" style="position:absolute;left:-7283;top:57550;width:17634;height:5619;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" filled="f" stroked="f">
                    <v:textbox style="mso-fit-shape-to-text:t">
                      <w:txbxContent>
                        <w:p w14:paraId="0DA5EE61" w14:textId="77777777" w:rsidR="00034650" w:rsidRPr="00553B33" w:rsidRDefault="00034650" w:rsidP="00034650">
                          <w:pPr>
                            <w:jc w:val="right"/>
                            <w:rPr>
                              <w:rFonts w:hAnsi="Aptos"/>
                              <w:color w:val="000000" w:themeColor="text1"/>
                              <w:kern w:val="24"/>
                              <w:sz w:val="16"/>
                              <w:szCs w:val="16"/>
                              <w14:ligatures w14:val="none"/>
                            </w:rPr>
                          </w:pPr>
                          <w:r w:rsidRPr="00553B33">
                            <w:rPr>
                              <w:rFonts w:hAnsi="Aptos"/>
                              <w:color w:val="000000" w:themeColor="text1"/>
                              <w:kern w:val="24"/>
                              <w:sz w:val="16"/>
                              <w:szCs w:val="16"/>
                            </w:rPr>
                            <w:t>Same barcode</w:t>
                          </w:r>
                        </w:p>
                      </w:txbxContent>
                    </v:textbox>
                  </v:shape>
                </v:group>
                <v:shape id="Picture 1781638574" o:spid="_x0000_s1078" type="#_x0000_t75" style="position:absolute;left:89184;top:4481;width:8242;height:69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">
                  <v:imagedata r:id="rId34" o:title=""/>
                </v:shape>
                <w10:wrap anchory="page"/>
              </v:group>
            </w:pict>
          </mc:Fallback>
        </mc:AlternateContent>
      </w:r>
      <w:r w:rsidR="00034650">
        <w:rPr>
          <w:rFonts w:ascii="Arial" w:hAnsi="Arial" w:cs="Arial"/>
          <w:noProof/>
          <w:sz w:val="22"/>
          <w:szCs w:val="22"/>
        </w:rPr>
        <mc:AlternateContent>
          <mc:Choice Requires="wpg">
            <w:drawing>
              <wp:anchor distT="0" distB="0" distL="114300" distR="114300" simplePos="0" relativeHeight="251684864" behindDoc="0" locked="0" layoutInCell="1" allowOverlap="1" wp14:anchorId="4712DDC0" wp14:editId="2E42DC4B">
                <wp:simplePos x="0" y="0"/>
                <wp:positionH relativeFrom="column">
                  <wp:posOffset>-751840</wp:posOffset>
                </wp:positionH>
                <wp:positionV relativeFrom="page">
                  <wp:posOffset>222885</wp:posOffset>
                </wp:positionV>
                <wp:extent cx="7314565" cy="3987800"/>
                <wp:effectExtent l="0" t="0" r="635" b="0"/>
                <wp:wrapTopAndBottom/>
                <wp:docPr id="1825451930" name="Group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314565" cy="3987800"/>
                          <a:chOff x="0" y="0"/>
                          <a:chExt cx="10606752" cy="5782201"/>
                        </a:xfrm>
                      </wpg:grpSpPr>
                      <wpg:grpSp>
                        <wpg:cNvPr id="27" name="Group 26">
                          <a:extLst>
                            <a:ext uri="{FF2B5EF4-FFF2-40B4-BE49-F238E27FC236}">
                              <a16:creationId xmlns:a16="http://schemas.microsoft.com/office/drawing/2014/main" id="{8DFB627C-F9A8-255A-F7C3-8D3EF7976395}"/>
                            </a:ext>
                          </a:extLst>
                        </wpg:cNvPr>
                        <wpg:cNvGrpSpPr/>
                        <wpg:grpSpPr>
                          <a:xfrm>
                            <a:off x="0" y="0"/>
                            <a:ext cx="6738456" cy="5477723"/>
                            <a:chOff x="0" y="0"/>
                            <a:chExt cx="6738456" cy="5477723"/>
                          </a:xfrm>
                        </wpg:grpSpPr>
                        <pic:pic xmlns:pic="http://schemas.openxmlformats.org/drawingml/2006/picture">
                          <pic:nvPicPr>
                            <pic:cNvPr id="755835648" name="Picture 755835648">
                              <a:extLst>
                                <a:ext uri="{FF2B5EF4-FFF2-40B4-BE49-F238E27FC236}">
                                  <a16:creationId xmlns:a16="http://schemas.microsoft.com/office/drawing/2014/main" id="{8D7660BE-8111-3D95-2706-9392FC63C3CB}"/>
                                </a:ext>
                              </a:extLst>
                            </pic:cNvPr>
                            <pic:cNvPicPr>
                              <a:picLocks noChangeAspect="1"/>
                            </pic:cNvPicPr>
                          </pic:nvPicPr>
                          <pic:blipFill>
                            <a:blip r:embed="rId35"/>
                            <a:stretch>
                              <a:fillRect/>
                            </a:stretch>
                          </pic:blipFill>
                          <pic:spPr>
                            <a:xfrm>
                              <a:off x="2582843" y="1"/>
                              <a:ext cx="2366784" cy="2057401"/>
                            </a:xfrm>
                            <a:prstGeom prst="rect">
                              <a:avLst/>
                            </a:prstGeom>
                          </pic:spPr>
                        </pic:pic>
                        <pic:pic xmlns:pic="http://schemas.openxmlformats.org/drawingml/2006/picture">
                          <pic:nvPicPr>
                            <pic:cNvPr id="1528054457" name="Picture 1528054457">
                              <a:extLst>
                                <a:ext uri="{FF2B5EF4-FFF2-40B4-BE49-F238E27FC236}">
                                  <a16:creationId xmlns:a16="http://schemas.microsoft.com/office/drawing/2014/main" id="{DF73C4FB-8A2D-13ED-698C-5CA169C209AE}"/>
                                </a:ext>
                              </a:extLst>
                            </pic:cNvPr>
                            <pic:cNvPicPr>
                              <a:picLocks noChangeAspect="1"/>
                            </pic:cNvPicPr>
                          </pic:nvPicPr>
                          <pic:blipFill>
                            <a:blip r:embed="rId36"/>
                            <a:stretch>
                              <a:fillRect/>
                            </a:stretch>
                          </pic:blipFill>
                          <pic:spPr>
                            <a:xfrm>
                              <a:off x="4371672" y="0"/>
                              <a:ext cx="2366784" cy="2057401"/>
                            </a:xfrm>
                            <a:prstGeom prst="rect">
                              <a:avLst/>
                            </a:prstGeom>
                          </pic:spPr>
                        </pic:pic>
                        <pic:pic xmlns:pic="http://schemas.openxmlformats.org/drawingml/2006/picture">
                          <pic:nvPicPr>
                            <pic:cNvPr id="272056383" name="Picture 272056383">
                              <a:extLst>
                                <a:ext uri="{FF2B5EF4-FFF2-40B4-BE49-F238E27FC236}">
                                  <a16:creationId xmlns:a16="http://schemas.microsoft.com/office/drawing/2014/main" id="{0EF2EB46-215F-9946-75F4-684E835386B0}"/>
                                </a:ext>
                              </a:extLst>
                            </pic:cNvPr>
                            <pic:cNvPicPr>
                              <a:picLocks noChangeAspect="1"/>
                            </pic:cNvPicPr>
                          </pic:nvPicPr>
                          <pic:blipFill>
                            <a:blip r:embed="rId37"/>
                            <a:stretch>
                              <a:fillRect/>
                            </a:stretch>
                          </pic:blipFill>
                          <pic:spPr>
                            <a:xfrm>
                              <a:off x="0" y="1433816"/>
                              <a:ext cx="2603131" cy="2262852"/>
                            </a:xfrm>
                            <a:prstGeom prst="rect">
                              <a:avLst/>
                            </a:prstGeom>
                          </pic:spPr>
                        </pic:pic>
                        <pic:pic xmlns:pic="http://schemas.openxmlformats.org/drawingml/2006/picture">
                          <pic:nvPicPr>
                            <pic:cNvPr id="268769134" name="Picture 268769134">
                              <a:extLst>
                                <a:ext uri="{FF2B5EF4-FFF2-40B4-BE49-F238E27FC236}">
                                  <a16:creationId xmlns:a16="http://schemas.microsoft.com/office/drawing/2014/main" id="{8F9C9806-3F24-A8BC-7954-EC5AC7722E56}"/>
                                </a:ext>
                              </a:extLst>
                            </pic:cNvPr>
                            <pic:cNvPicPr>
                              <a:picLocks noChangeAspect="1"/>
                            </pic:cNvPicPr>
                          </pic:nvPicPr>
                          <pic:blipFill>
                            <a:blip r:embed="rId38"/>
                            <a:stretch>
                              <a:fillRect/>
                            </a:stretch>
                          </pic:blipFill>
                          <pic:spPr>
                            <a:xfrm>
                              <a:off x="2562556" y="1710161"/>
                              <a:ext cx="2366784" cy="2057400"/>
                            </a:xfrm>
                            <a:prstGeom prst="rect">
                              <a:avLst/>
                            </a:prstGeom>
                          </pic:spPr>
                        </pic:pic>
                        <pic:pic xmlns:pic="http://schemas.openxmlformats.org/drawingml/2006/picture">
                          <pic:nvPicPr>
                            <pic:cNvPr id="1738705532" name="Picture 1738705532">
                              <a:extLst>
                                <a:ext uri="{FF2B5EF4-FFF2-40B4-BE49-F238E27FC236}">
                                  <a16:creationId xmlns:a16="http://schemas.microsoft.com/office/drawing/2014/main" id="{BD05ADF0-A8F1-8220-9BEA-61CC98FD25AF}"/>
                                </a:ext>
                              </a:extLst>
                            </pic:cNvPr>
                            <pic:cNvPicPr>
                              <a:picLocks noChangeAspect="1"/>
                            </pic:cNvPicPr>
                          </pic:nvPicPr>
                          <pic:blipFill>
                            <a:blip r:embed="rId39"/>
                            <a:stretch>
                              <a:fillRect/>
                            </a:stretch>
                          </pic:blipFill>
                          <pic:spPr>
                            <a:xfrm>
                              <a:off x="4371672" y="1710161"/>
                              <a:ext cx="2366784" cy="2057400"/>
                            </a:xfrm>
                            <a:prstGeom prst="rect">
                              <a:avLst/>
                            </a:prstGeom>
                          </pic:spPr>
                        </pic:pic>
                        <pic:pic xmlns:pic="http://schemas.openxmlformats.org/drawingml/2006/picture">
                          <pic:nvPicPr>
                            <pic:cNvPr id="10654849" name="Picture 10654849">
                              <a:extLst>
                                <a:ext uri="{FF2B5EF4-FFF2-40B4-BE49-F238E27FC236}">
                                  <a16:creationId xmlns:a16="http://schemas.microsoft.com/office/drawing/2014/main" id="{ECAA2D21-5959-47EA-5617-EF825BE105B6}"/>
                                </a:ext>
                              </a:extLst>
                            </pic:cNvPr>
                            <pic:cNvPicPr>
                              <a:picLocks noChangeAspect="1"/>
                            </pic:cNvPicPr>
                          </pic:nvPicPr>
                          <pic:blipFill>
                            <a:blip r:embed="rId40"/>
                            <a:stretch>
                              <a:fillRect/>
                            </a:stretch>
                          </pic:blipFill>
                          <pic:spPr>
                            <a:xfrm>
                              <a:off x="2562555" y="3420322"/>
                              <a:ext cx="2366785" cy="2057401"/>
                            </a:xfrm>
                            <a:prstGeom prst="rect">
                              <a:avLst/>
                            </a:prstGeom>
                          </pic:spPr>
                        </pic:pic>
                        <pic:pic xmlns:pic="http://schemas.openxmlformats.org/drawingml/2006/picture">
                          <pic:nvPicPr>
                            <pic:cNvPr id="1903119336" name="Picture 1903119336">
                              <a:extLst>
                                <a:ext uri="{FF2B5EF4-FFF2-40B4-BE49-F238E27FC236}">
                                  <a16:creationId xmlns:a16="http://schemas.microsoft.com/office/drawing/2014/main" id="{D44123A0-E17F-7B6E-3702-452C27993E27}"/>
                                </a:ext>
                              </a:extLst>
                            </pic:cNvPr>
                            <pic:cNvPicPr>
                              <a:picLocks noChangeAspect="1"/>
                            </pic:cNvPicPr>
                          </pic:nvPicPr>
                          <pic:blipFill>
                            <a:blip r:embed="rId41"/>
                            <a:stretch>
                              <a:fillRect/>
                            </a:stretch>
                          </pic:blipFill>
                          <pic:spPr>
                            <a:xfrm>
                              <a:off x="4351384" y="3420321"/>
                              <a:ext cx="2366784" cy="2057400"/>
                            </a:xfrm>
                            <a:prstGeom prst="rect">
                              <a:avLst/>
                            </a:prstGeom>
                          </pic:spPr>
                        </pic:pic>
                      </wpg:grpSp>
                      <wpg:grpSp>
                        <wpg:cNvPr id="26" name="Group 25">
                          <a:extLst>
                            <a:ext uri="{FF2B5EF4-FFF2-40B4-BE49-F238E27FC236}">
                              <a16:creationId xmlns:a16="http://schemas.microsoft.com/office/drawing/2014/main" id="{7EC6E0D4-F038-F8A6-A5AC-C8336710939B}"/>
                            </a:ext>
                          </a:extLst>
                        </wpg:cNvPr>
                        <wpg:cNvGrpSpPr/>
                        <wpg:grpSpPr>
                          <a:xfrm>
                            <a:off x="6504038" y="0"/>
                            <a:ext cx="4102714" cy="5782201"/>
                            <a:chOff x="6506511" y="0"/>
                            <a:chExt cx="4102714" cy="5782201"/>
                          </a:xfrm>
                        </wpg:grpSpPr>
                        <pic:pic xmlns:pic="http://schemas.openxmlformats.org/drawingml/2006/picture">
                          <pic:nvPicPr>
                            <pic:cNvPr id="148855754" name="Picture 148855754">
                              <a:extLst>
                                <a:ext uri="{FF2B5EF4-FFF2-40B4-BE49-F238E27FC236}">
                                  <a16:creationId xmlns:a16="http://schemas.microsoft.com/office/drawing/2014/main" id="{E8E350B6-6E63-ECE2-CD6A-2EE437482AC7}"/>
                                </a:ext>
                              </a:extLst>
                            </pic:cNvPr>
                            <pic:cNvPicPr>
                              <a:picLocks noChangeAspect="1"/>
                            </pic:cNvPicPr>
                          </pic:nvPicPr>
                          <pic:blipFill>
                            <a:blip r:embed="rId42"/>
                            <a:stretch>
                              <a:fillRect/>
                            </a:stretch>
                          </pic:blipFill>
                          <pic:spPr>
                            <a:xfrm>
                              <a:off x="6506511" y="2057401"/>
                              <a:ext cx="2334172" cy="2029052"/>
                            </a:xfrm>
                            <a:prstGeom prst="rect">
                              <a:avLst/>
                            </a:prstGeom>
                          </pic:spPr>
                        </pic:pic>
                        <pic:pic xmlns:pic="http://schemas.openxmlformats.org/drawingml/2006/picture">
                          <pic:nvPicPr>
                            <pic:cNvPr id="1900130911" name="Picture 1900130911">
                              <a:extLst>
                                <a:ext uri="{FF2B5EF4-FFF2-40B4-BE49-F238E27FC236}">
                                  <a16:creationId xmlns:a16="http://schemas.microsoft.com/office/drawing/2014/main" id="{C48949D4-0114-FC4C-722F-14DD7A9613D4}"/>
                                </a:ext>
                              </a:extLst>
                            </pic:cNvPr>
                            <pic:cNvPicPr>
                              <a:picLocks noChangeAspect="1"/>
                            </pic:cNvPicPr>
                          </pic:nvPicPr>
                          <pic:blipFill>
                            <a:blip r:embed="rId43"/>
                            <a:stretch>
                              <a:fillRect/>
                            </a:stretch>
                          </pic:blipFill>
                          <pic:spPr>
                            <a:xfrm>
                              <a:off x="6506511" y="0"/>
                              <a:ext cx="2334172" cy="2029052"/>
                            </a:xfrm>
                            <a:prstGeom prst="rect">
                              <a:avLst/>
                            </a:prstGeom>
                          </pic:spPr>
                        </pic:pic>
                        <pic:pic xmlns:pic="http://schemas.openxmlformats.org/drawingml/2006/picture">
                          <pic:nvPicPr>
                            <pic:cNvPr id="1559227767" name="Picture 1559227767">
                              <a:extLst>
                                <a:ext uri="{FF2B5EF4-FFF2-40B4-BE49-F238E27FC236}">
                                  <a16:creationId xmlns:a16="http://schemas.microsoft.com/office/drawing/2014/main" id="{AFFD5D62-E280-F5A8-DF20-2F30885957A0}"/>
                                </a:ext>
                              </a:extLst>
                            </pic:cNvPr>
                            <pic:cNvPicPr>
                              <a:picLocks noChangeAspect="1"/>
                            </pic:cNvPicPr>
                          </pic:nvPicPr>
                          <pic:blipFill>
                            <a:blip r:embed="rId44"/>
                            <a:stretch>
                              <a:fillRect/>
                            </a:stretch>
                          </pic:blipFill>
                          <pic:spPr>
                            <a:xfrm>
                              <a:off x="8275053" y="0"/>
                              <a:ext cx="2334172" cy="2029052"/>
                            </a:xfrm>
                            <a:prstGeom prst="rect">
                              <a:avLst/>
                            </a:prstGeom>
                          </pic:spPr>
                        </pic:pic>
                        <pic:pic xmlns:pic="http://schemas.openxmlformats.org/drawingml/2006/picture">
                          <pic:nvPicPr>
                            <pic:cNvPr id="1407315677" name="Picture 1407315677" descr="A white sign with black text&#10;&#10;Description automatically generated">
                              <a:extLst>
                                <a:ext uri="{FF2B5EF4-FFF2-40B4-BE49-F238E27FC236}">
                                  <a16:creationId xmlns:a16="http://schemas.microsoft.com/office/drawing/2014/main" id="{1FB9346E-A351-4AB5-CD44-3225B2FC699E}"/>
                                </a:ext>
                              </a:extLst>
                            </pic:cNvPr>
                            <pic:cNvPicPr>
                              <a:picLocks noChangeAspect="1"/>
                            </pic:cNvPicPr>
                          </pic:nvPicPr>
                          <pic:blipFill>
                            <a:blip r:embed="rId45"/>
                            <a:stretch>
                              <a:fillRect/>
                            </a:stretch>
                          </pic:blipFill>
                          <pic:spPr>
                            <a:xfrm>
                              <a:off x="9148127" y="251322"/>
                              <a:ext cx="936071" cy="478101"/>
                            </a:xfrm>
                            <a:prstGeom prst="rect">
                              <a:avLst/>
                            </a:prstGeom>
                          </pic:spPr>
                        </pic:pic>
                        <pic:pic xmlns:pic="http://schemas.openxmlformats.org/drawingml/2006/picture">
                          <pic:nvPicPr>
                            <pic:cNvPr id="852629750" name="Picture 852629750">
                              <a:extLst>
                                <a:ext uri="{FF2B5EF4-FFF2-40B4-BE49-F238E27FC236}">
                                  <a16:creationId xmlns:a16="http://schemas.microsoft.com/office/drawing/2014/main" id="{8A35C90D-3572-24A6-0626-6CCB620AF0C0}"/>
                                </a:ext>
                              </a:extLst>
                            </pic:cNvPr>
                            <pic:cNvPicPr>
                              <a:picLocks noChangeAspect="1"/>
                            </pic:cNvPicPr>
                          </pic:nvPicPr>
                          <pic:blipFill>
                            <a:blip r:embed="rId46"/>
                            <a:stretch>
                              <a:fillRect/>
                            </a:stretch>
                          </pic:blipFill>
                          <pic:spPr>
                            <a:xfrm>
                              <a:off x="8275053" y="2057401"/>
                              <a:ext cx="2334172" cy="2029052"/>
                            </a:xfrm>
                            <a:prstGeom prst="rect">
                              <a:avLst/>
                            </a:prstGeom>
                          </pic:spPr>
                        </pic:pic>
                        <pic:pic xmlns:pic="http://schemas.openxmlformats.org/drawingml/2006/picture">
                          <pic:nvPicPr>
                            <pic:cNvPr id="1715503085" name="Picture 1715503085">
                              <a:extLst>
                                <a:ext uri="{FF2B5EF4-FFF2-40B4-BE49-F238E27FC236}">
                                  <a16:creationId xmlns:a16="http://schemas.microsoft.com/office/drawing/2014/main" id="{8065E893-5A6B-5E96-8A26-61C25475498C}"/>
                                </a:ext>
                              </a:extLst>
                            </pic:cNvPr>
                            <pic:cNvPicPr>
                              <a:picLocks noChangeAspect="1"/>
                            </pic:cNvPicPr>
                          </pic:nvPicPr>
                          <pic:blipFill>
                            <a:blip r:embed="rId47"/>
                            <a:stretch>
                              <a:fillRect/>
                            </a:stretch>
                          </pic:blipFill>
                          <pic:spPr>
                            <a:xfrm>
                              <a:off x="6506511" y="3753149"/>
                              <a:ext cx="2334172" cy="2029052"/>
                            </a:xfrm>
                            <a:prstGeom prst="rect">
                              <a:avLst/>
                            </a:prstGeom>
                          </pic:spPr>
                        </pic:pic>
                        <pic:pic xmlns:pic="http://schemas.openxmlformats.org/drawingml/2006/picture">
                          <pic:nvPicPr>
                            <pic:cNvPr id="844296245" name="Picture 844296245">
                              <a:extLst>
                                <a:ext uri="{FF2B5EF4-FFF2-40B4-BE49-F238E27FC236}">
                                  <a16:creationId xmlns:a16="http://schemas.microsoft.com/office/drawing/2014/main" id="{70F15E55-8912-4B28-6524-74E91BAFE52D}"/>
                                </a:ext>
                              </a:extLst>
                            </pic:cNvPr>
                            <pic:cNvPicPr>
                              <a:picLocks noChangeAspect="1"/>
                            </pic:cNvPicPr>
                          </pic:nvPicPr>
                          <pic:blipFill>
                            <a:blip r:embed="rId48"/>
                            <a:stretch>
                              <a:fillRect/>
                            </a:stretch>
                          </pic:blipFill>
                          <pic:spPr>
                            <a:xfrm>
                              <a:off x="8275053" y="3753149"/>
                              <a:ext cx="2334172" cy="2029052"/>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684D5B70" id="Group 4" o:spid="_x0000_s1026" style="position:absolute;margin-left:-59.2pt;margin-top:17.55pt;width:575.95pt;height:314pt;z-index:251684864;mso-position-vertical-relative:page;mso-width-relative:margin;mso-height-relative:margin" coordsize="106067,578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othtp4GEAAOBhAAAUAAAAZHJzL21lZGlhL2ltYWdlMi5wbmeJUE5HDQoa&#13;&#10;CgAAAA1JSERSAAACZAAAAhUIBgAAAH9v49g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">
                <o:lock v:ext="edit" aspectratio="t"/>
                <v:group id="Group 26" o:spid="_x0000_s1027" style="position:absolute;width:67384;height:54777" coordsize="67384,5477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shape id="Picture 755835648" o:spid="_x0000_s1028" type="#_x0000_t75" style="position:absolute;left:25828;width:23668;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">
                    <v:imagedata r:id="rId49" o:title=""/>
                  </v:shape>
                  <v:shape id="Picture 1528054457" o:spid="_x0000_s1029" type="#_x0000_t75" style="position:absolute;left:43716;width:23668;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">
                    <v:imagedata r:id="rId50" o:title=""/>
                  </v:shape>
                  <v:shape id="Picture 272056383" o:spid="_x0000_s1030" type="#_x0000_t75" style="position:absolute;top:14338;width:26031;height:226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">
                    <v:imagedata r:id="rId51" o:title=""/>
                  </v:shape>
                  <v:shape id="Picture 268769134" o:spid="_x0000_s1031" type="#_x0000_t75" style="position:absolute;left:25625;top:17101;width:23668;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">
                    <v:imagedata r:id="rId52" o:title=""/>
                  </v:shape>
                  <v:shape id="Picture 1738705532" o:spid="_x0000_s1032" type="#_x0000_t75" style="position:absolute;left:43716;top:17101;width:23668;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">
                    <v:imagedata r:id="rId53" o:title=""/>
                  </v:shape>
                  <v:shape id="Picture 10654849" o:spid="_x0000_s1033" type="#_x0000_t75" style="position:absolute;left:25625;top:34203;width:23668;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">
                    <v:imagedata r:id="rId54" o:title=""/>
                  </v:shape>
                  <v:shape id="Picture 1903119336" o:spid="_x0000_s1034" type="#_x0000_t75" style="position:absolute;left:43513;top:34203;width:23668;height:205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">
                    <v:imagedata r:id="rId55" o:title=""/>
                  </v:shape>
                </v:group>
                <v:group id="Group 25" o:spid="_x0000_s1035" style="position:absolute;left:65040;width:41027;height:57822" coordorigin="65065" coordsize="41027,578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shape id="Picture 148855754" o:spid="_x0000_s1036" type="#_x0000_t75" style="position:absolute;left:65065;top:20574;width:23341;height:20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">
                    <v:imagedata r:id="rId56" o:title=""/>
                  </v:shape>
                  <v:shape id="Picture 1900130911" o:spid="_x0000_s1037" type="#_x0000_t75" style="position:absolute;left:65065;width:23341;height:20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">
                    <v:imagedata r:id="rId57" o:title=""/>
                  </v:shape>
                  <v:shape id="Picture 1559227767" o:spid="_x0000_s1038" type="#_x0000_t75" style="position:absolute;left:82750;width:23342;height:20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">
                    <v:imagedata r:id="rId58" o:title=""/>
                  </v:shape>
                  <v:shape id="Picture 1407315677" o:spid="_x0000_s1039" type="#_x0000_t75" alt="A white sign with black text&#10;&#10;Description automatically generated" style="position:absolute;left:91481;top:2513;width:9360;height:47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">
                    <v:imagedata r:id="rId59" o:title="A white sign with black text&#10;&#10;Description automatically generated"/>
                  </v:shape>
                  <v:shape id="Picture 852629750" o:spid="_x0000_s1040" type="#_x0000_t75" style="position:absolute;left:82750;top:20574;width:23342;height:20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">
                    <v:imagedata r:id="rId60" o:title=""/>
                  </v:shape>
                  <v:shape id="Picture 1715503085" o:spid="_x0000_s1041" type="#_x0000_t75" style="position:absolute;left:65065;top:37531;width:23341;height:20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">
                    <v:imagedata r:id="rId61" o:title=""/>
                  </v:shape>
                  <v:shape id="Picture 844296245" o:spid="_x0000_s1042" type="#_x0000_t75" style="position:absolute;left:82750;top:37531;width:23342;height:20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">
                    <v:imagedata r:id="rId62" o:title=""/>
                  </v:shape>
                </v:group>
                <w10:wrap type="topAndBottom" anchory="page"/>
              </v:group>
            </w:pict>
          </mc:Fallback>
        </mc:AlternateContent>
      </w:r>
      <w:r w:rsidR="00034650">
        <w:rPr>
          <w:rFonts w:ascii="Arial" w:hAnsi="Arial" w:cs="Arial"/>
          <w:sz w:val="22"/>
          <w:szCs w:val="22"/>
        </w:rPr>
        <w:br w:type="page"/>
      </w:r>
    </w:p>
    <w:p w14:paraId="7D625D28" w14:textId="0DA90837" w:rsidR="00D95230" w:rsidRDefault="00057B42" w:rsidP="00BB71BA">
      <w:pPr>
        <w:pStyle w:val="NoSpacing"/>
        <w:jc w:val="both"/>
        <w:rPr>
          <w:rFonts w:ascii="Arial" w:hAnsi="Arial" w:cs="Arial"/>
          <w:sz w:val="18"/>
          <w:szCs w:val="18"/>
        </w:rPr>
      </w:pPr>
      <w:r>
        <w:rPr>
          <w:rFonts w:ascii="Arial" w:hAnsi="Arial" w:cs="Arial"/>
          <w:b/>
          <w:bCs/>
          <w:sz w:val="18"/>
          <w:szCs w:val="18"/>
        </w:rPr>
        <w:lastRenderedPageBreak/>
        <w:t xml:space="preserve">Figure 3. Demultiplexing benchmarks for each tool, including overall assignment, </w:t>
      </w:r>
      <w:r w:rsidR="00B60D8D">
        <w:rPr>
          <w:rFonts w:ascii="Arial" w:hAnsi="Arial" w:cs="Arial"/>
          <w:b/>
          <w:bCs/>
          <w:sz w:val="18"/>
          <w:szCs w:val="18"/>
        </w:rPr>
        <w:t xml:space="preserve">singlet assignment error rates, and doublet assignment. </w:t>
      </w:r>
      <w:r w:rsidR="00B60D8D">
        <w:rPr>
          <w:rFonts w:ascii="Arial" w:hAnsi="Arial" w:cs="Arial"/>
          <w:sz w:val="18"/>
          <w:szCs w:val="18"/>
        </w:rPr>
        <w:t xml:space="preserve">a) Comparison of </w:t>
      </w:r>
      <w:r w:rsidR="00820D74">
        <w:rPr>
          <w:rFonts w:ascii="Arial" w:hAnsi="Arial" w:cs="Arial"/>
          <w:sz w:val="18"/>
          <w:szCs w:val="18"/>
        </w:rPr>
        <w:t xml:space="preserve">the proportion of </w:t>
      </w:r>
      <w:r w:rsidR="00B60D8D">
        <w:rPr>
          <w:rFonts w:ascii="Arial" w:hAnsi="Arial" w:cs="Arial"/>
          <w:sz w:val="18"/>
          <w:szCs w:val="18"/>
        </w:rPr>
        <w:t>overall assignment</w:t>
      </w:r>
      <w:r w:rsidR="00820D74">
        <w:rPr>
          <w:rFonts w:ascii="Arial" w:hAnsi="Arial" w:cs="Arial"/>
          <w:sz w:val="18"/>
          <w:szCs w:val="18"/>
        </w:rPr>
        <w:t>s by</w:t>
      </w:r>
      <w:r w:rsidR="00B60D8D">
        <w:rPr>
          <w:rFonts w:ascii="Arial" w:hAnsi="Arial" w:cs="Arial"/>
          <w:sz w:val="18"/>
          <w:szCs w:val="18"/>
        </w:rPr>
        <w:t xml:space="preserve"> each </w:t>
      </w:r>
      <w:r w:rsidR="00820D74">
        <w:rPr>
          <w:rFonts w:ascii="Arial" w:hAnsi="Arial" w:cs="Arial"/>
          <w:sz w:val="18"/>
          <w:szCs w:val="18"/>
        </w:rPr>
        <w:t xml:space="preserve">demultiplexing tool with </w:t>
      </w:r>
      <w:r w:rsidR="00AF49A4">
        <w:rPr>
          <w:rFonts w:ascii="Arial" w:hAnsi="Arial" w:cs="Arial"/>
          <w:sz w:val="18"/>
          <w:szCs w:val="18"/>
        </w:rPr>
        <w:t xml:space="preserve">actual </w:t>
      </w:r>
      <w:r w:rsidR="00820D74">
        <w:rPr>
          <w:rFonts w:ascii="Arial" w:hAnsi="Arial" w:cs="Arial"/>
          <w:sz w:val="18"/>
          <w:szCs w:val="18"/>
        </w:rPr>
        <w:t>ground truth (leftmost panel).</w:t>
      </w:r>
      <w:r w:rsidR="00AF49A4">
        <w:rPr>
          <w:rFonts w:ascii="Arial" w:hAnsi="Arial" w:cs="Arial"/>
          <w:sz w:val="18"/>
          <w:szCs w:val="18"/>
        </w:rPr>
        <w:t xml:space="preserve"> “Uncertain” is a unique call returned by demuxmix due to its calculation of posterior probability f</w:t>
      </w:r>
      <w:r w:rsidR="00802F52">
        <w:rPr>
          <w:rFonts w:ascii="Arial" w:hAnsi="Arial" w:cs="Arial"/>
          <w:sz w:val="18"/>
          <w:szCs w:val="18"/>
        </w:rPr>
        <w:t>or the assignment of barcodes</w:t>
      </w:r>
      <w:r w:rsidR="00AF49A4">
        <w:rPr>
          <w:rFonts w:ascii="Arial" w:hAnsi="Arial" w:cs="Arial"/>
          <w:sz w:val="18"/>
          <w:szCs w:val="18"/>
        </w:rPr>
        <w:t xml:space="preserve"> and is not returned by any other caller.</w:t>
      </w:r>
      <w:r w:rsidR="00820D74">
        <w:rPr>
          <w:rFonts w:ascii="Arial" w:hAnsi="Arial" w:cs="Arial"/>
          <w:sz w:val="18"/>
          <w:szCs w:val="18"/>
        </w:rPr>
        <w:t xml:space="preserve"> </w:t>
      </w:r>
      <w:r w:rsidR="00AF49A4">
        <w:rPr>
          <w:rFonts w:ascii="Arial" w:hAnsi="Arial" w:cs="Arial"/>
          <w:sz w:val="18"/>
          <w:szCs w:val="18"/>
        </w:rPr>
        <w:t>b) Comparison of singlet assignment error rates</w:t>
      </w:r>
      <w:r w:rsidR="00802F52">
        <w:rPr>
          <w:rFonts w:ascii="Arial" w:hAnsi="Arial" w:cs="Arial"/>
          <w:sz w:val="18"/>
          <w:szCs w:val="18"/>
        </w:rPr>
        <w:t xml:space="preserve"> across experimental conditions.</w:t>
      </w:r>
      <w:r w:rsidR="009B464D">
        <w:rPr>
          <w:rFonts w:ascii="Arial" w:hAnsi="Arial" w:cs="Arial"/>
          <w:sz w:val="18"/>
          <w:szCs w:val="18"/>
        </w:rPr>
        <w:t xml:space="preserve"> Only high and medium staining quality conditions were plotted for BFF raw and BFF cluster due to complete failure to generate any calls at low staining qualities. </w:t>
      </w:r>
      <w:r w:rsidR="00802F52">
        <w:rPr>
          <w:rFonts w:ascii="Arial" w:hAnsi="Arial" w:cs="Arial"/>
          <w:sz w:val="18"/>
          <w:szCs w:val="18"/>
        </w:rPr>
        <w:t xml:space="preserve">“Wrong singlet call” refers to singlets which were correctly identified as singlets but were assigned the wrong hashtag. </w:t>
      </w:r>
      <w:r w:rsidR="007C310E">
        <w:rPr>
          <w:rFonts w:ascii="Arial" w:hAnsi="Arial" w:cs="Arial"/>
          <w:sz w:val="18"/>
          <w:szCs w:val="18"/>
        </w:rPr>
        <w:t xml:space="preserve">“Doublets” refers to singlets which were incorrectly identified as doublets. “No call” refers to singlets which were incorrectly determined to be negative for all hashtags. c) Comparison </w:t>
      </w:r>
      <w:r w:rsidR="00236978">
        <w:rPr>
          <w:rFonts w:ascii="Arial" w:hAnsi="Arial" w:cs="Arial"/>
          <w:sz w:val="18"/>
          <w:szCs w:val="18"/>
        </w:rPr>
        <w:t xml:space="preserve">of doublet assignment accuracy. “Different barcode” refers to doublets with </w:t>
      </w:r>
      <w:r w:rsidR="009B464D">
        <w:rPr>
          <w:rFonts w:ascii="Arial" w:hAnsi="Arial" w:cs="Arial"/>
          <w:sz w:val="18"/>
          <w:szCs w:val="18"/>
        </w:rPr>
        <w:t xml:space="preserve">two </w:t>
      </w:r>
      <w:r w:rsidR="00236978">
        <w:rPr>
          <w:rFonts w:ascii="Arial" w:hAnsi="Arial" w:cs="Arial"/>
          <w:sz w:val="18"/>
          <w:szCs w:val="18"/>
        </w:rPr>
        <w:t xml:space="preserve">cells </w:t>
      </w:r>
      <w:r w:rsidR="009B464D">
        <w:rPr>
          <w:rFonts w:ascii="Arial" w:hAnsi="Arial" w:cs="Arial"/>
          <w:sz w:val="18"/>
          <w:szCs w:val="18"/>
        </w:rPr>
        <w:t>positive for</w:t>
      </w:r>
      <w:r w:rsidR="00236978">
        <w:rPr>
          <w:rFonts w:ascii="Arial" w:hAnsi="Arial" w:cs="Arial"/>
          <w:sz w:val="18"/>
          <w:szCs w:val="18"/>
        </w:rPr>
        <w:t xml:space="preserve"> two different barcodes. “Same barcode” refers to doublets with </w:t>
      </w:r>
      <w:r w:rsidR="009B464D">
        <w:rPr>
          <w:rFonts w:ascii="Arial" w:hAnsi="Arial" w:cs="Arial"/>
          <w:sz w:val="18"/>
          <w:szCs w:val="18"/>
        </w:rPr>
        <w:t xml:space="preserve">two </w:t>
      </w:r>
      <w:r w:rsidR="00236978">
        <w:rPr>
          <w:rFonts w:ascii="Arial" w:hAnsi="Arial" w:cs="Arial"/>
          <w:sz w:val="18"/>
          <w:szCs w:val="18"/>
        </w:rPr>
        <w:t xml:space="preserve">cells </w:t>
      </w:r>
      <w:r w:rsidR="009B464D">
        <w:rPr>
          <w:rFonts w:ascii="Arial" w:hAnsi="Arial" w:cs="Arial"/>
          <w:sz w:val="18"/>
          <w:szCs w:val="18"/>
        </w:rPr>
        <w:t>positive for</w:t>
      </w:r>
      <w:r w:rsidR="00236978">
        <w:rPr>
          <w:rFonts w:ascii="Arial" w:hAnsi="Arial" w:cs="Arial"/>
          <w:sz w:val="18"/>
          <w:szCs w:val="18"/>
        </w:rPr>
        <w:t xml:space="preserve"> the same barcode</w:t>
      </w:r>
      <w:r w:rsidR="009B464D">
        <w:rPr>
          <w:rFonts w:ascii="Arial" w:hAnsi="Arial" w:cs="Arial"/>
          <w:sz w:val="18"/>
          <w:szCs w:val="18"/>
        </w:rPr>
        <w:t>.</w:t>
      </w:r>
    </w:p>
    <w:p w14:paraId="7FDF66B9" w14:textId="5EA3F261" w:rsidR="00B82028" w:rsidRDefault="00B82028" w:rsidP="00BB71BA">
      <w:pPr>
        <w:pStyle w:val="NoSpacing"/>
        <w:jc w:val="both"/>
        <w:rPr>
          <w:rFonts w:ascii="Arial" w:hAnsi="Arial" w:cs="Arial"/>
          <w:sz w:val="22"/>
          <w:szCs w:val="22"/>
        </w:rPr>
      </w:pPr>
      <w:r>
        <w:rPr>
          <w:rFonts w:ascii="Arial" w:hAnsi="Arial" w:cs="Arial"/>
          <w:b/>
          <w:bCs/>
          <w:i/>
          <w:iCs/>
          <w:noProof/>
          <w:sz w:val="22"/>
          <w:szCs w:val="22"/>
        </w:rPr>
        <mc:AlternateContent>
          <mc:Choice Requires="wps">
            <w:drawing>
              <wp:anchor distT="0" distB="0" distL="114300" distR="114300" simplePos="0" relativeHeight="251694080" behindDoc="0" locked="0" layoutInCell="1" allowOverlap="1" wp14:anchorId="52966A99" wp14:editId="4C003DC0">
                <wp:simplePos x="0" y="0"/>
                <wp:positionH relativeFrom="column">
                  <wp:posOffset>0</wp:posOffset>
                </wp:positionH>
                <wp:positionV relativeFrom="paragraph">
                  <wp:posOffset>79668</wp:posOffset>
                </wp:positionV>
                <wp:extent cx="5977890" cy="0"/>
                <wp:effectExtent l="0" t="0" r="16510" b="12700"/>
                <wp:wrapNone/>
                <wp:docPr id="1515341546" name="Straight Connector 3"/>
                <wp:cNvGraphicFramePr/>
                <a:graphic xmlns:a="http://schemas.openxmlformats.org/drawingml/2006/main">
                  <a:graphicData uri="http://schemas.microsoft.com/office/word/2010/wordprocessingShape">
                    <wps:wsp>
                      <wps:cNvCnPr/>
                      <wps:spPr>
                        <a:xfrm>
                          <a:off x="0" y="0"/>
                          <a:ext cx="59778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22EDBDF0" id="Straight Connector 3" o:spid="_x0000_s1026" style="position:absolute;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25pt" to="470.7pt,6.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" strokecolor="black [3200]" strokeweight="1pt">
                <v:stroke joinstyle="miter"/>
              </v:line>
            </w:pict>
          </mc:Fallback>
        </mc:AlternateContent>
      </w:r>
    </w:p>
    <w:p w14:paraId="5AE46F96" w14:textId="6D857F0D" w:rsidR="00B82028" w:rsidRDefault="00B82028" w:rsidP="00324C8D">
      <w:pPr>
        <w:pStyle w:val="NoSpacing"/>
        <w:jc w:val="both"/>
        <w:rPr>
          <w:rFonts w:ascii="Arial" w:hAnsi="Arial" w:cs="Arial"/>
          <w:sz w:val="22"/>
          <w:szCs w:val="22"/>
        </w:rPr>
      </w:pPr>
      <w:r>
        <w:rPr>
          <w:rFonts w:ascii="Arial" w:hAnsi="Arial" w:cs="Arial"/>
          <w:sz w:val="22"/>
          <w:szCs w:val="22"/>
        </w:rPr>
        <w:t>DemuxEM previously, its algorithm could not be run without a gene expression matrix covariate. As such, we ultimately proceeded without including it in any further analyses.</w:t>
      </w:r>
      <w:r w:rsidR="00A07C01">
        <w:rPr>
          <w:rFonts w:ascii="Arial" w:hAnsi="Arial" w:cs="Arial"/>
          <w:sz w:val="22"/>
          <w:szCs w:val="22"/>
        </w:rPr>
        <w:t xml:space="preserve"> Finally, contrary to what we had hypothesized, we observed very little changes in calling proportions or accuracy as a result of </w:t>
      </w:r>
      <w:r w:rsidR="00853045">
        <w:rPr>
          <w:rFonts w:ascii="Arial" w:hAnsi="Arial" w:cs="Arial"/>
          <w:sz w:val="22"/>
          <w:szCs w:val="22"/>
        </w:rPr>
        <w:t>changes to sample size.</w:t>
      </w:r>
    </w:p>
    <w:p w14:paraId="7544EE41" w14:textId="77777777" w:rsidR="00B82028" w:rsidRDefault="00B82028" w:rsidP="00BB71BA">
      <w:pPr>
        <w:pStyle w:val="NoSpacing"/>
        <w:jc w:val="both"/>
        <w:rPr>
          <w:rFonts w:ascii="Arial" w:hAnsi="Arial" w:cs="Arial"/>
          <w:sz w:val="22"/>
          <w:szCs w:val="22"/>
        </w:rPr>
      </w:pPr>
    </w:p>
    <w:p w14:paraId="66803410" w14:textId="62FA4C56" w:rsidR="00A46786" w:rsidRPr="00A46786" w:rsidRDefault="00A46786" w:rsidP="00BB71BA">
      <w:pPr>
        <w:pStyle w:val="NoSpacing"/>
        <w:jc w:val="both"/>
        <w:rPr>
          <w:rFonts w:ascii="Arial" w:hAnsi="Arial" w:cs="Arial"/>
          <w:i/>
          <w:iCs/>
          <w:sz w:val="22"/>
          <w:szCs w:val="22"/>
        </w:rPr>
      </w:pPr>
      <w:r>
        <w:rPr>
          <w:rFonts w:ascii="Arial" w:hAnsi="Arial" w:cs="Arial"/>
          <w:i/>
          <w:iCs/>
          <w:sz w:val="22"/>
          <w:szCs w:val="22"/>
        </w:rPr>
        <w:t>Comparison</w:t>
      </w:r>
      <w:r w:rsidR="00266E5C">
        <w:rPr>
          <w:rFonts w:ascii="Arial" w:hAnsi="Arial" w:cs="Arial"/>
          <w:i/>
          <w:iCs/>
          <w:sz w:val="22"/>
          <w:szCs w:val="22"/>
        </w:rPr>
        <w:t xml:space="preserve"> of singlet and doublet calling accuracy</w:t>
      </w:r>
    </w:p>
    <w:p w14:paraId="2A2FA39B" w14:textId="5A008985" w:rsidR="00324C8D" w:rsidRDefault="00324C8D" w:rsidP="00BB71BA">
      <w:pPr>
        <w:pStyle w:val="NoSpacing"/>
        <w:jc w:val="both"/>
        <w:rPr>
          <w:rFonts w:ascii="Arial" w:hAnsi="Arial" w:cs="Arial"/>
          <w:sz w:val="22"/>
          <w:szCs w:val="22"/>
        </w:rPr>
      </w:pPr>
      <w:r>
        <w:rPr>
          <w:rFonts w:ascii="Arial" w:hAnsi="Arial" w:cs="Arial"/>
          <w:b/>
          <w:bCs/>
          <w:sz w:val="22"/>
          <w:szCs w:val="22"/>
        </w:rPr>
        <w:t>Fig. 3b</w:t>
      </w:r>
      <w:r>
        <w:rPr>
          <w:rFonts w:ascii="Arial" w:hAnsi="Arial" w:cs="Arial"/>
          <w:sz w:val="22"/>
          <w:szCs w:val="22"/>
        </w:rPr>
        <w:t xml:space="preserve"> shows the overall singlet assignment errors. As </w:t>
      </w:r>
      <w:r w:rsidR="00A10D42">
        <w:rPr>
          <w:rFonts w:ascii="Arial" w:hAnsi="Arial" w:cs="Arial"/>
          <w:sz w:val="22"/>
          <w:szCs w:val="22"/>
        </w:rPr>
        <w:t xml:space="preserve">staining quality decreased, we observed that the most common error made by all algorithms </w:t>
      </w:r>
      <w:r w:rsidR="00853045">
        <w:rPr>
          <w:rFonts w:ascii="Arial" w:hAnsi="Arial" w:cs="Arial"/>
          <w:sz w:val="22"/>
          <w:szCs w:val="22"/>
        </w:rPr>
        <w:t xml:space="preserve">(except GMM-Demux, which we previously noted had a propensity to call large proportions of doublets at low staining qualities) </w:t>
      </w:r>
      <w:r w:rsidR="00A10D42">
        <w:rPr>
          <w:rFonts w:ascii="Arial" w:hAnsi="Arial" w:cs="Arial"/>
          <w:sz w:val="22"/>
          <w:szCs w:val="22"/>
        </w:rPr>
        <w:t xml:space="preserve">was </w:t>
      </w:r>
      <w:r w:rsidR="00627B06">
        <w:rPr>
          <w:rFonts w:ascii="Arial" w:hAnsi="Arial" w:cs="Arial"/>
          <w:sz w:val="22"/>
          <w:szCs w:val="22"/>
        </w:rPr>
        <w:t xml:space="preserve">to assign no call to the singlet. </w:t>
      </w:r>
      <w:r w:rsidR="002E1202">
        <w:rPr>
          <w:rFonts w:ascii="Arial" w:hAnsi="Arial" w:cs="Arial"/>
          <w:sz w:val="22"/>
          <w:szCs w:val="22"/>
        </w:rPr>
        <w:t xml:space="preserve">We also observe, strikingly, that HashedDrops, the most simplistic algorithm, rarely assigns singlets as false doublets, although that may be due to </w:t>
      </w:r>
      <w:r w:rsidR="00A46786">
        <w:rPr>
          <w:rFonts w:ascii="Arial" w:hAnsi="Arial" w:cs="Arial"/>
          <w:sz w:val="22"/>
          <w:szCs w:val="22"/>
        </w:rPr>
        <w:t>manually setting the cutoff for doublets to 0.5. Finally, we can see in the case of HTODemux that at high staining qualities, decreasing the sample size affects calling accuracy</w:t>
      </w:r>
      <w:r w:rsidR="00380DA6">
        <w:rPr>
          <w:rFonts w:ascii="Arial" w:hAnsi="Arial" w:cs="Arial"/>
          <w:sz w:val="22"/>
          <w:szCs w:val="22"/>
        </w:rPr>
        <w:t xml:space="preserve">. This is the only algorithm and the only condition in our benchmarking </w:t>
      </w:r>
      <w:r w:rsidR="009F627C">
        <w:rPr>
          <w:rFonts w:ascii="Arial" w:hAnsi="Arial" w:cs="Arial"/>
          <w:sz w:val="22"/>
          <w:szCs w:val="22"/>
        </w:rPr>
        <w:t>experiment which demonstrated this trend.</w:t>
      </w:r>
    </w:p>
    <w:p w14:paraId="696355CB" w14:textId="77777777" w:rsidR="00A46786" w:rsidRDefault="00A46786" w:rsidP="00BB71BA">
      <w:pPr>
        <w:pStyle w:val="NoSpacing"/>
        <w:jc w:val="both"/>
        <w:rPr>
          <w:rFonts w:ascii="Arial" w:hAnsi="Arial" w:cs="Arial"/>
          <w:sz w:val="22"/>
          <w:szCs w:val="22"/>
        </w:rPr>
      </w:pPr>
    </w:p>
    <w:p w14:paraId="68C93847" w14:textId="0C9BD0FA" w:rsidR="00A46786" w:rsidRDefault="00266E5C" w:rsidP="00BB71BA">
      <w:pPr>
        <w:pStyle w:val="NoSpacing"/>
        <w:jc w:val="both"/>
        <w:rPr>
          <w:rFonts w:ascii="Arial" w:hAnsi="Arial" w:cs="Arial"/>
          <w:sz w:val="22"/>
          <w:szCs w:val="22"/>
        </w:rPr>
      </w:pPr>
      <w:r>
        <w:rPr>
          <w:rFonts w:ascii="Arial" w:hAnsi="Arial" w:cs="Arial"/>
          <w:sz w:val="22"/>
          <w:szCs w:val="22"/>
        </w:rPr>
        <w:t xml:space="preserve">We also benchmarked each algorithm’s ability to accurately assign doublets. Specifically, it is possible for doublets to contain </w:t>
      </w:r>
      <w:r w:rsidR="005B2783">
        <w:rPr>
          <w:rFonts w:ascii="Arial" w:hAnsi="Arial" w:cs="Arial"/>
          <w:sz w:val="22"/>
          <w:szCs w:val="22"/>
        </w:rPr>
        <w:t xml:space="preserve">two or more cells with either different or similar hashtags. Intuitively, we can understand that it is much more trivial for algorithms to detect doublets with different </w:t>
      </w:r>
      <w:r w:rsidR="0030722A">
        <w:rPr>
          <w:rFonts w:ascii="Arial" w:hAnsi="Arial" w:cs="Arial"/>
          <w:sz w:val="22"/>
          <w:szCs w:val="22"/>
        </w:rPr>
        <w:t xml:space="preserve">hashtags </w:t>
      </w:r>
      <w:r w:rsidR="005B2783">
        <w:rPr>
          <w:rFonts w:ascii="Arial" w:hAnsi="Arial" w:cs="Arial"/>
          <w:sz w:val="22"/>
          <w:szCs w:val="22"/>
        </w:rPr>
        <w:t xml:space="preserve">(especially at higher staining qualities) than to </w:t>
      </w:r>
      <w:r w:rsidR="0030722A">
        <w:rPr>
          <w:rFonts w:ascii="Arial" w:hAnsi="Arial" w:cs="Arial"/>
          <w:sz w:val="22"/>
          <w:szCs w:val="22"/>
        </w:rPr>
        <w:t xml:space="preserve">detect doublets with the same hashtag, which may appear to be merely singlets with particularly high hashtag counts. We can indeed see in </w:t>
      </w:r>
      <w:r w:rsidR="0030722A">
        <w:rPr>
          <w:rFonts w:ascii="Arial" w:hAnsi="Arial" w:cs="Arial"/>
          <w:b/>
          <w:bCs/>
          <w:sz w:val="22"/>
          <w:szCs w:val="22"/>
        </w:rPr>
        <w:t>Fig. 3c</w:t>
      </w:r>
      <w:r w:rsidR="0030722A">
        <w:rPr>
          <w:rFonts w:ascii="Arial" w:hAnsi="Arial" w:cs="Arial"/>
          <w:sz w:val="22"/>
          <w:szCs w:val="22"/>
        </w:rPr>
        <w:t xml:space="preserve"> that this is the case. </w:t>
      </w:r>
      <w:r w:rsidR="00240C48">
        <w:rPr>
          <w:rFonts w:ascii="Arial" w:hAnsi="Arial" w:cs="Arial"/>
          <w:sz w:val="22"/>
          <w:szCs w:val="22"/>
        </w:rPr>
        <w:t xml:space="preserve">While most algorithms perform admirably in assigning doublets with different hashtags, </w:t>
      </w:r>
      <w:r w:rsidR="00E23CAF">
        <w:rPr>
          <w:rFonts w:ascii="Arial" w:hAnsi="Arial" w:cs="Arial"/>
          <w:sz w:val="22"/>
          <w:szCs w:val="22"/>
        </w:rPr>
        <w:t>almost all algorithms</w:t>
      </w:r>
      <w:r w:rsidR="009B6917">
        <w:rPr>
          <w:rFonts w:ascii="Arial" w:hAnsi="Arial" w:cs="Arial"/>
          <w:sz w:val="22"/>
          <w:szCs w:val="22"/>
        </w:rPr>
        <w:t xml:space="preserve"> perform far worse in assigning doublets with the same hashtag, with the exception of HTODemux, which we note does an excellent job in identifying doublets in both cases. This suggests that HTODemux is a tool with particularly high sensitivity (albeit relatively low specificity) for doublets.</w:t>
      </w:r>
    </w:p>
    <w:p w14:paraId="0E653C6C" w14:textId="77777777" w:rsidR="009B6917" w:rsidRDefault="009B6917" w:rsidP="00BB71BA">
      <w:pPr>
        <w:pStyle w:val="NoSpacing"/>
        <w:jc w:val="both"/>
        <w:rPr>
          <w:rFonts w:ascii="Arial" w:hAnsi="Arial" w:cs="Arial"/>
          <w:sz w:val="22"/>
          <w:szCs w:val="22"/>
        </w:rPr>
      </w:pPr>
    </w:p>
    <w:p w14:paraId="0CC6901F" w14:textId="3BF29D34" w:rsidR="009B6917" w:rsidRDefault="009B6917" w:rsidP="00BB71BA">
      <w:pPr>
        <w:pStyle w:val="NoSpacing"/>
        <w:jc w:val="both"/>
        <w:rPr>
          <w:rFonts w:ascii="Arial" w:hAnsi="Arial" w:cs="Arial"/>
          <w:sz w:val="22"/>
          <w:szCs w:val="22"/>
        </w:rPr>
      </w:pPr>
      <w:r>
        <w:rPr>
          <w:rFonts w:ascii="Arial" w:hAnsi="Arial" w:cs="Arial"/>
          <w:sz w:val="22"/>
          <w:szCs w:val="22"/>
        </w:rPr>
        <w:t xml:space="preserve">We note here the </w:t>
      </w:r>
      <w:r w:rsidR="00B51D5D">
        <w:rPr>
          <w:rFonts w:ascii="Arial" w:hAnsi="Arial" w:cs="Arial"/>
          <w:sz w:val="22"/>
          <w:szCs w:val="22"/>
        </w:rPr>
        <w:t>comparatively</w:t>
      </w:r>
      <w:r>
        <w:rPr>
          <w:rFonts w:ascii="Arial" w:hAnsi="Arial" w:cs="Arial"/>
          <w:sz w:val="22"/>
          <w:szCs w:val="22"/>
        </w:rPr>
        <w:t xml:space="preserve"> poor performance by both demuxmix and HashedDrops in calling doublets accurately.</w:t>
      </w:r>
      <w:r w:rsidR="00B51D5D">
        <w:rPr>
          <w:rFonts w:ascii="Arial" w:hAnsi="Arial" w:cs="Arial"/>
          <w:sz w:val="22"/>
          <w:szCs w:val="22"/>
        </w:rPr>
        <w:t xml:space="preserve"> In the case of demuxmix, unlike BFF raw, BFF cluster, GMM-Demux, and HTODemux, demuxmix </w:t>
      </w:r>
      <w:r w:rsidR="009A5F04">
        <w:rPr>
          <w:rFonts w:ascii="Arial" w:hAnsi="Arial" w:cs="Arial"/>
          <w:sz w:val="22"/>
          <w:szCs w:val="22"/>
        </w:rPr>
        <w:t xml:space="preserve">can actually assign more than two barcodes to a multiplet. As such, an “uncertain” call in these cases can simply mean that demuxmix is unsure of exactly how many barcodes are in </w:t>
      </w:r>
      <w:r w:rsidR="00E578EB">
        <w:rPr>
          <w:rFonts w:ascii="Arial" w:hAnsi="Arial" w:cs="Arial"/>
          <w:sz w:val="22"/>
          <w:szCs w:val="22"/>
        </w:rPr>
        <w:t>this multiplet. HashedDrops, as the simplest multiplet caller based on log-fold change</w:t>
      </w:r>
      <w:r w:rsidR="009A5F04">
        <w:rPr>
          <w:rFonts w:ascii="Arial" w:hAnsi="Arial" w:cs="Arial"/>
          <w:sz w:val="22"/>
          <w:szCs w:val="22"/>
        </w:rPr>
        <w:t xml:space="preserve"> </w:t>
      </w:r>
      <w:r w:rsidR="00E578EB">
        <w:rPr>
          <w:rFonts w:ascii="Arial" w:hAnsi="Arial" w:cs="Arial"/>
          <w:sz w:val="22"/>
          <w:szCs w:val="22"/>
        </w:rPr>
        <w:t xml:space="preserve">thresholds, displays the worst </w:t>
      </w:r>
      <w:r w:rsidR="00DA208C">
        <w:rPr>
          <w:rFonts w:ascii="Arial" w:hAnsi="Arial" w:cs="Arial"/>
          <w:sz w:val="22"/>
          <w:szCs w:val="22"/>
        </w:rPr>
        <w:t xml:space="preserve">ability to assign doublets in either case. Because of its sensitivity to </w:t>
      </w:r>
      <w:r w:rsidR="00C533E7">
        <w:rPr>
          <w:rFonts w:ascii="Arial" w:hAnsi="Arial" w:cs="Arial"/>
          <w:sz w:val="22"/>
          <w:szCs w:val="22"/>
        </w:rPr>
        <w:t>parameter optimization, it is likely that doublet assignment accuracy can be improved in the future</w:t>
      </w:r>
      <w:r w:rsidR="00173BCD">
        <w:rPr>
          <w:rFonts w:ascii="Arial" w:hAnsi="Arial" w:cs="Arial"/>
          <w:sz w:val="22"/>
          <w:szCs w:val="22"/>
        </w:rPr>
        <w:t xml:space="preserve"> by modifying manual thresholds for doublets. </w:t>
      </w:r>
    </w:p>
    <w:p w14:paraId="6588A904" w14:textId="77777777" w:rsidR="002376E3" w:rsidRDefault="002376E3" w:rsidP="00BB71BA">
      <w:pPr>
        <w:pStyle w:val="NoSpacing"/>
        <w:jc w:val="both"/>
        <w:rPr>
          <w:rFonts w:ascii="Arial" w:hAnsi="Arial" w:cs="Arial"/>
          <w:sz w:val="22"/>
          <w:szCs w:val="22"/>
        </w:rPr>
      </w:pPr>
    </w:p>
    <w:p w14:paraId="24E486FA" w14:textId="37FF8B7E" w:rsidR="002376E3" w:rsidRDefault="002376E3" w:rsidP="00BB71BA">
      <w:pPr>
        <w:pStyle w:val="NoSpacing"/>
        <w:jc w:val="both"/>
        <w:rPr>
          <w:rFonts w:ascii="Arial" w:hAnsi="Arial" w:cs="Arial"/>
          <w:b/>
          <w:bCs/>
          <w:sz w:val="22"/>
          <w:szCs w:val="22"/>
        </w:rPr>
      </w:pPr>
      <w:r>
        <w:rPr>
          <w:rFonts w:ascii="Arial" w:hAnsi="Arial" w:cs="Arial"/>
          <w:b/>
          <w:bCs/>
          <w:sz w:val="22"/>
          <w:szCs w:val="22"/>
        </w:rPr>
        <w:t>Computation of overall F-score</w:t>
      </w:r>
    </w:p>
    <w:p w14:paraId="49EFB92D" w14:textId="77777777" w:rsidR="006F5E75" w:rsidRDefault="00173BCD" w:rsidP="00BB71BA">
      <w:pPr>
        <w:pStyle w:val="NoSpacing"/>
        <w:jc w:val="both"/>
        <w:rPr>
          <w:rFonts w:ascii="Arial" w:hAnsi="Arial" w:cs="Arial"/>
          <w:sz w:val="22"/>
          <w:szCs w:val="22"/>
        </w:rPr>
      </w:pPr>
      <w:r>
        <w:rPr>
          <w:rFonts w:ascii="Arial" w:hAnsi="Arial" w:cs="Arial"/>
          <w:sz w:val="22"/>
          <w:szCs w:val="22"/>
        </w:rPr>
        <w:t xml:space="preserve">In order to conceptualize an overall </w:t>
      </w:r>
      <w:r w:rsidR="00034226">
        <w:rPr>
          <w:rFonts w:ascii="Arial" w:hAnsi="Arial" w:cs="Arial"/>
          <w:sz w:val="22"/>
          <w:szCs w:val="22"/>
        </w:rPr>
        <w:t xml:space="preserve">score </w:t>
      </w:r>
      <w:r w:rsidR="009A108D">
        <w:rPr>
          <w:rFonts w:ascii="Arial" w:hAnsi="Arial" w:cs="Arial"/>
          <w:sz w:val="22"/>
          <w:szCs w:val="22"/>
        </w:rPr>
        <w:t xml:space="preserve">which can summarize the performance of each tool in different conditions, I </w:t>
      </w:r>
      <w:r w:rsidR="004B5A0B">
        <w:rPr>
          <w:rFonts w:ascii="Arial" w:hAnsi="Arial" w:cs="Arial"/>
          <w:sz w:val="22"/>
          <w:szCs w:val="22"/>
        </w:rPr>
        <w:t>turned to the F-score, which represents the harmonic mean of precision and recall</w:t>
      </w:r>
      <w:r w:rsidR="00101E65">
        <w:rPr>
          <w:rFonts w:ascii="Arial" w:hAnsi="Arial" w:cs="Arial"/>
          <w:sz w:val="22"/>
          <w:szCs w:val="22"/>
        </w:rPr>
        <w:t xml:space="preserve">, with higher F-scores representing better performance. As we can see in </w:t>
      </w:r>
      <w:r w:rsidR="00101E65">
        <w:rPr>
          <w:rFonts w:ascii="Arial" w:hAnsi="Arial" w:cs="Arial"/>
          <w:b/>
          <w:bCs/>
          <w:sz w:val="22"/>
          <w:szCs w:val="22"/>
        </w:rPr>
        <w:t>Fig. 4a</w:t>
      </w:r>
      <w:r w:rsidR="00101E65">
        <w:rPr>
          <w:rFonts w:ascii="Arial" w:hAnsi="Arial" w:cs="Arial"/>
          <w:sz w:val="22"/>
          <w:szCs w:val="22"/>
        </w:rPr>
        <w:t xml:space="preserve">, </w:t>
      </w:r>
      <w:r w:rsidR="00C736B4">
        <w:rPr>
          <w:rFonts w:ascii="Arial" w:hAnsi="Arial" w:cs="Arial"/>
          <w:sz w:val="22"/>
          <w:szCs w:val="22"/>
        </w:rPr>
        <w:t xml:space="preserve">at high and medium staining qualities, BFF_cluster has the best performance, but almost all algorithms </w:t>
      </w:r>
    </w:p>
    <w:p w14:paraId="6C63DB84" w14:textId="77777777" w:rsidR="006F5E75" w:rsidRDefault="006F5E75" w:rsidP="00BB71BA">
      <w:pPr>
        <w:pStyle w:val="NoSpacing"/>
        <w:jc w:val="both"/>
        <w:rPr>
          <w:rFonts w:ascii="Arial" w:hAnsi="Arial" w:cs="Arial"/>
          <w:sz w:val="22"/>
          <w:szCs w:val="22"/>
        </w:rPr>
      </w:pPr>
    </w:p>
    <w:p w14:paraId="0B48B0B7" w14:textId="1A02743B" w:rsidR="006F5E75" w:rsidRPr="006F5E75" w:rsidRDefault="006F5E75" w:rsidP="00BB71BA">
      <w:pPr>
        <w:pStyle w:val="NoSpacing"/>
        <w:jc w:val="both"/>
        <w:rPr>
          <w:rFonts w:ascii="Arial" w:hAnsi="Arial" w:cs="Arial"/>
          <w:sz w:val="22"/>
          <w:szCs w:val="22"/>
        </w:rPr>
      </w:pPr>
      <w:r>
        <w:rPr>
          <w:rFonts w:ascii="Arial" w:hAnsi="Arial" w:cs="Arial"/>
          <w:noProof/>
          <w:sz w:val="22"/>
          <w:szCs w:val="22"/>
        </w:rPr>
        <w:lastRenderedPageBreak/>
        <mc:AlternateContent>
          <mc:Choice Requires="wps">
            <w:drawing>
              <wp:anchor distT="0" distB="0" distL="114300" distR="114300" simplePos="0" relativeHeight="251701248" behindDoc="0" locked="0" layoutInCell="1" allowOverlap="1" wp14:anchorId="50071FB4" wp14:editId="3C5821C5">
                <wp:simplePos x="0" y="0"/>
                <wp:positionH relativeFrom="column">
                  <wp:posOffset>4548554</wp:posOffset>
                </wp:positionH>
                <wp:positionV relativeFrom="paragraph">
                  <wp:posOffset>0</wp:posOffset>
                </wp:positionV>
                <wp:extent cx="457200" cy="331470"/>
                <wp:effectExtent l="0" t="0" r="0" b="0"/>
                <wp:wrapNone/>
                <wp:docPr id="1846857986"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64D97F46" w14:textId="2EC9F4FC" w:rsidR="006F5E75" w:rsidRPr="00816083" w:rsidRDefault="006F5E75" w:rsidP="006F5E75">
                            <w:pPr>
                              <w:rPr>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071FB4" id="_x0000_s1079" type="#_x0000_t202" style="position:absolute;left:0;text-align:left;margin-left:358.15pt;margin-top:0;width:36pt;height:26.1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" filled="f" stroked="f" strokeweight=".5pt">
                <v:textbox>
                  <w:txbxContent>
                    <w:p w14:paraId="64D97F46" w14:textId="2EC9F4FC" w:rsidR="006F5E75" w:rsidRPr="00816083" w:rsidRDefault="006F5E75" w:rsidP="006F5E75">
                      <w:pPr>
                        <w:rPr>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v:textbox>
              </v:shape>
            </w:pict>
          </mc:Fallback>
        </mc:AlternateContent>
      </w:r>
      <w:r>
        <w:rPr>
          <w:rFonts w:ascii="Arial" w:hAnsi="Arial" w:cs="Arial"/>
          <w:noProof/>
          <w:sz w:val="22"/>
          <w:szCs w:val="22"/>
        </w:rPr>
        <mc:AlternateContent>
          <mc:Choice Requires="wps">
            <w:drawing>
              <wp:anchor distT="0" distB="0" distL="114300" distR="114300" simplePos="0" relativeHeight="251699200" behindDoc="0" locked="0" layoutInCell="1" allowOverlap="1" wp14:anchorId="669EF25C" wp14:editId="7AC4A1A3">
                <wp:simplePos x="0" y="0"/>
                <wp:positionH relativeFrom="column">
                  <wp:posOffset>-23446</wp:posOffset>
                </wp:positionH>
                <wp:positionV relativeFrom="paragraph">
                  <wp:posOffset>0</wp:posOffset>
                </wp:positionV>
                <wp:extent cx="457200" cy="331470"/>
                <wp:effectExtent l="0" t="0" r="0" b="0"/>
                <wp:wrapNone/>
                <wp:docPr id="1905024352" name="Text Box 1"/>
                <wp:cNvGraphicFramePr/>
                <a:graphic xmlns:a="http://schemas.openxmlformats.org/drawingml/2006/main">
                  <a:graphicData uri="http://schemas.microsoft.com/office/word/2010/wordprocessingShape">
                    <wps:wsp>
                      <wps:cNvSpPr txBox="1"/>
                      <wps:spPr>
                        <a:xfrm>
                          <a:off x="0" y="0"/>
                          <a:ext cx="457200" cy="331470"/>
                        </a:xfrm>
                        <a:prstGeom prst="rect">
                          <a:avLst/>
                        </a:prstGeom>
                        <a:noFill/>
                        <a:ln w="6350">
                          <a:noFill/>
                        </a:ln>
                      </wps:spPr>
                      <wps:txbx>
                        <w:txbxContent>
                          <w:p w14:paraId="2220F82B" w14:textId="77777777" w:rsidR="006F5E75" w:rsidRPr="00816083" w:rsidRDefault="006F5E75" w:rsidP="006F5E75">
                            <w:pPr>
                              <w:rPr>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9EF25C" id="_x0000_s1080" type="#_x0000_t202" style="position:absolute;left:0;text-align:left;margin-left:-1.85pt;margin-top:0;width:36pt;height:26.1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" filled="f" stroked="f" strokeweight=".5pt">
                <v:textbox>
                  <w:txbxContent>
                    <w:p w14:paraId="2220F82B" w14:textId="77777777" w:rsidR="006F5E75" w:rsidRPr="00816083" w:rsidRDefault="006F5E75" w:rsidP="006F5E75">
                      <w:pPr>
                        <w:rPr>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v:textbox>
              </v:shape>
            </w:pict>
          </mc:Fallback>
        </mc:AlternateContent>
      </w:r>
      <w:r w:rsidRPr="00CA47DD">
        <w:rPr>
          <w:rFonts w:ascii="Arial" w:hAnsi="Arial" w:cs="Arial"/>
          <w:b/>
          <w:bCs/>
          <w:noProof/>
          <w:sz w:val="22"/>
          <w:szCs w:val="22"/>
        </w:rPr>
        <mc:AlternateContent>
          <mc:Choice Requires="wpg">
            <w:drawing>
              <wp:anchor distT="0" distB="0" distL="114300" distR="114300" simplePos="0" relativeHeight="251696128" behindDoc="0" locked="0" layoutInCell="1" allowOverlap="1" wp14:anchorId="238D7514" wp14:editId="65C26093">
                <wp:simplePos x="0" y="0"/>
                <wp:positionH relativeFrom="column">
                  <wp:posOffset>-22762</wp:posOffset>
                </wp:positionH>
                <wp:positionV relativeFrom="paragraph">
                  <wp:posOffset>0</wp:posOffset>
                </wp:positionV>
                <wp:extent cx="4572000" cy="4291330"/>
                <wp:effectExtent l="0" t="0" r="0" b="1270"/>
                <wp:wrapTopAndBottom/>
                <wp:docPr id="21" name="Group 20">
                  <a:extLst xmlns:a="http://schemas.openxmlformats.org/drawingml/2006/main">
                    <a:ext uri="{FF2B5EF4-FFF2-40B4-BE49-F238E27FC236}">
                      <a16:creationId xmlns:a16="http://schemas.microsoft.com/office/drawing/2014/main" id="{C5862F90-5BEE-E23E-8A36-751DBF6C769E}"/>
                    </a:ext>
                  </a:extLst>
                </wp:docPr>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572000" cy="4291330"/>
                          <a:chOff x="0" y="0"/>
                          <a:chExt cx="6237894" cy="6097938"/>
                        </a:xfrm>
                      </wpg:grpSpPr>
                      <pic:pic xmlns:pic="http://schemas.openxmlformats.org/drawingml/2006/picture">
                        <pic:nvPicPr>
                          <pic:cNvPr id="1477870789" name="Picture 1477870789">
                            <a:extLst>
                              <a:ext uri="{FF2B5EF4-FFF2-40B4-BE49-F238E27FC236}">
                                <a16:creationId xmlns:a16="http://schemas.microsoft.com/office/drawing/2014/main" id="{54A733A8-CED1-8CCA-4438-D11E58196011}"/>
                              </a:ext>
                            </a:extLst>
                          </pic:cNvPr>
                          <pic:cNvPicPr>
                            <a:picLocks noChangeAspect="1"/>
                          </pic:cNvPicPr>
                        </pic:nvPicPr>
                        <pic:blipFill>
                          <a:blip r:embed="rId63"/>
                          <a:stretch>
                            <a:fillRect/>
                          </a:stretch>
                        </pic:blipFill>
                        <pic:spPr>
                          <a:xfrm>
                            <a:off x="0" y="1"/>
                            <a:ext cx="2163418" cy="2608121"/>
                          </a:xfrm>
                          <a:prstGeom prst="rect">
                            <a:avLst/>
                          </a:prstGeom>
                        </pic:spPr>
                      </pic:pic>
                      <pic:pic xmlns:pic="http://schemas.openxmlformats.org/drawingml/2006/picture">
                        <pic:nvPicPr>
                          <pic:cNvPr id="2104402355" name="Picture 2104402355">
                            <a:extLst>
                              <a:ext uri="{FF2B5EF4-FFF2-40B4-BE49-F238E27FC236}">
                                <a16:creationId xmlns:a16="http://schemas.microsoft.com/office/drawing/2014/main" id="{8D171F51-B34A-5CF9-D0DD-EBDB074CAA0E}"/>
                              </a:ext>
                            </a:extLst>
                          </pic:cNvPr>
                          <pic:cNvPicPr>
                            <a:picLocks noChangeAspect="1"/>
                          </pic:cNvPicPr>
                        </pic:nvPicPr>
                        <pic:blipFill>
                          <a:blip r:embed="rId64"/>
                          <a:stretch>
                            <a:fillRect/>
                          </a:stretch>
                        </pic:blipFill>
                        <pic:spPr>
                          <a:xfrm>
                            <a:off x="2037238" y="1"/>
                            <a:ext cx="2163418" cy="2608121"/>
                          </a:xfrm>
                          <a:prstGeom prst="rect">
                            <a:avLst/>
                          </a:prstGeom>
                        </pic:spPr>
                      </pic:pic>
                      <pic:pic xmlns:pic="http://schemas.openxmlformats.org/drawingml/2006/picture">
                        <pic:nvPicPr>
                          <pic:cNvPr id="1904357" name="Picture 1904357">
                            <a:extLst>
                              <a:ext uri="{FF2B5EF4-FFF2-40B4-BE49-F238E27FC236}">
                                <a16:creationId xmlns:a16="http://schemas.microsoft.com/office/drawing/2014/main" id="{44FEDF76-6B7E-FEBA-F71D-575BA7A296B8}"/>
                              </a:ext>
                            </a:extLst>
                          </pic:cNvPr>
                          <pic:cNvPicPr>
                            <a:picLocks noChangeAspect="1"/>
                          </pic:cNvPicPr>
                        </pic:nvPicPr>
                        <pic:blipFill>
                          <a:blip r:embed="rId65"/>
                          <a:stretch>
                            <a:fillRect/>
                          </a:stretch>
                        </pic:blipFill>
                        <pic:spPr>
                          <a:xfrm>
                            <a:off x="4074476" y="0"/>
                            <a:ext cx="2163418" cy="2608121"/>
                          </a:xfrm>
                          <a:prstGeom prst="rect">
                            <a:avLst/>
                          </a:prstGeom>
                        </pic:spPr>
                      </pic:pic>
                      <pic:pic xmlns:pic="http://schemas.openxmlformats.org/drawingml/2006/picture">
                        <pic:nvPicPr>
                          <pic:cNvPr id="860286434" name="Picture 860286434">
                            <a:extLst>
                              <a:ext uri="{FF2B5EF4-FFF2-40B4-BE49-F238E27FC236}">
                                <a16:creationId xmlns:a16="http://schemas.microsoft.com/office/drawing/2014/main" id="{6031DA34-F834-8AD2-7EE5-97B7AAFAA124}"/>
                              </a:ext>
                            </a:extLst>
                          </pic:cNvPr>
                          <pic:cNvPicPr>
                            <a:picLocks noChangeAspect="1"/>
                          </pic:cNvPicPr>
                        </pic:nvPicPr>
                        <pic:blipFill>
                          <a:blip r:embed="rId66"/>
                          <a:stretch>
                            <a:fillRect/>
                          </a:stretch>
                        </pic:blipFill>
                        <pic:spPr>
                          <a:xfrm>
                            <a:off x="0" y="1746296"/>
                            <a:ext cx="2163418" cy="2608121"/>
                          </a:xfrm>
                          <a:prstGeom prst="rect">
                            <a:avLst/>
                          </a:prstGeom>
                        </pic:spPr>
                      </pic:pic>
                      <pic:pic xmlns:pic="http://schemas.openxmlformats.org/drawingml/2006/picture">
                        <pic:nvPicPr>
                          <pic:cNvPr id="2003875395" name="Picture 2003875395">
                            <a:extLst>
                              <a:ext uri="{FF2B5EF4-FFF2-40B4-BE49-F238E27FC236}">
                                <a16:creationId xmlns:a16="http://schemas.microsoft.com/office/drawing/2014/main" id="{3D9B2C9C-15F6-F570-944A-3883A24BC80C}"/>
                              </a:ext>
                            </a:extLst>
                          </pic:cNvPr>
                          <pic:cNvPicPr>
                            <a:picLocks noChangeAspect="1"/>
                          </pic:cNvPicPr>
                        </pic:nvPicPr>
                        <pic:blipFill>
                          <a:blip r:embed="rId67"/>
                          <a:stretch>
                            <a:fillRect/>
                          </a:stretch>
                        </pic:blipFill>
                        <pic:spPr>
                          <a:xfrm>
                            <a:off x="2037238" y="1746296"/>
                            <a:ext cx="2163418" cy="2608121"/>
                          </a:xfrm>
                          <a:prstGeom prst="rect">
                            <a:avLst/>
                          </a:prstGeom>
                        </pic:spPr>
                      </pic:pic>
                      <pic:pic xmlns:pic="http://schemas.openxmlformats.org/drawingml/2006/picture">
                        <pic:nvPicPr>
                          <pic:cNvPr id="703545682" name="Picture 703545682">
                            <a:extLst>
                              <a:ext uri="{FF2B5EF4-FFF2-40B4-BE49-F238E27FC236}">
                                <a16:creationId xmlns:a16="http://schemas.microsoft.com/office/drawing/2014/main" id="{DA37B7B2-9860-9040-8940-B129BB52E56D}"/>
                              </a:ext>
                            </a:extLst>
                          </pic:cNvPr>
                          <pic:cNvPicPr>
                            <a:picLocks noChangeAspect="1"/>
                          </pic:cNvPicPr>
                        </pic:nvPicPr>
                        <pic:blipFill>
                          <a:blip r:embed="rId68"/>
                          <a:stretch>
                            <a:fillRect/>
                          </a:stretch>
                        </pic:blipFill>
                        <pic:spPr>
                          <a:xfrm>
                            <a:off x="4074476" y="1746296"/>
                            <a:ext cx="2163418" cy="2608121"/>
                          </a:xfrm>
                          <a:prstGeom prst="rect">
                            <a:avLst/>
                          </a:prstGeom>
                        </pic:spPr>
                      </pic:pic>
                      <pic:pic xmlns:pic="http://schemas.openxmlformats.org/drawingml/2006/picture">
                        <pic:nvPicPr>
                          <pic:cNvPr id="1429167417" name="Picture 1429167417">
                            <a:extLst>
                              <a:ext uri="{FF2B5EF4-FFF2-40B4-BE49-F238E27FC236}">
                                <a16:creationId xmlns:a16="http://schemas.microsoft.com/office/drawing/2014/main" id="{79F03063-D683-D34E-2A6D-7111D658EDCD}"/>
                              </a:ext>
                            </a:extLst>
                          </pic:cNvPr>
                          <pic:cNvPicPr>
                            <a:picLocks noChangeAspect="1"/>
                          </pic:cNvPicPr>
                        </pic:nvPicPr>
                        <pic:blipFill>
                          <a:blip r:embed="rId69"/>
                          <a:stretch>
                            <a:fillRect/>
                          </a:stretch>
                        </pic:blipFill>
                        <pic:spPr>
                          <a:xfrm>
                            <a:off x="0" y="3489817"/>
                            <a:ext cx="2163418" cy="2608121"/>
                          </a:xfrm>
                          <a:prstGeom prst="rect">
                            <a:avLst/>
                          </a:prstGeom>
                        </pic:spPr>
                      </pic:pic>
                      <pic:pic xmlns:pic="http://schemas.openxmlformats.org/drawingml/2006/picture">
                        <pic:nvPicPr>
                          <pic:cNvPr id="354729389" name="Picture 354729389">
                            <a:extLst>
                              <a:ext uri="{FF2B5EF4-FFF2-40B4-BE49-F238E27FC236}">
                                <a16:creationId xmlns:a16="http://schemas.microsoft.com/office/drawing/2014/main" id="{FC543881-9F26-B31E-3A8A-7EA4448BBC4A}"/>
                              </a:ext>
                            </a:extLst>
                          </pic:cNvPr>
                          <pic:cNvPicPr>
                            <a:picLocks noChangeAspect="1"/>
                          </pic:cNvPicPr>
                        </pic:nvPicPr>
                        <pic:blipFill>
                          <a:blip r:embed="rId70"/>
                          <a:stretch>
                            <a:fillRect/>
                          </a:stretch>
                        </pic:blipFill>
                        <pic:spPr>
                          <a:xfrm>
                            <a:off x="2037238" y="3489817"/>
                            <a:ext cx="2163418" cy="2608121"/>
                          </a:xfrm>
                          <a:prstGeom prst="rect">
                            <a:avLst/>
                          </a:prstGeom>
                        </pic:spPr>
                      </pic:pic>
                      <pic:pic xmlns:pic="http://schemas.openxmlformats.org/drawingml/2006/picture">
                        <pic:nvPicPr>
                          <pic:cNvPr id="855100850" name="Picture 855100850">
                            <a:extLst>
                              <a:ext uri="{FF2B5EF4-FFF2-40B4-BE49-F238E27FC236}">
                                <a16:creationId xmlns:a16="http://schemas.microsoft.com/office/drawing/2014/main" id="{411B8305-9ADE-291E-56D3-579970062874}"/>
                              </a:ext>
                            </a:extLst>
                          </pic:cNvPr>
                          <pic:cNvPicPr>
                            <a:picLocks noChangeAspect="1"/>
                          </pic:cNvPicPr>
                        </pic:nvPicPr>
                        <pic:blipFill>
                          <a:blip r:embed="rId71"/>
                          <a:stretch>
                            <a:fillRect/>
                          </a:stretch>
                        </pic:blipFill>
                        <pic:spPr>
                          <a:xfrm>
                            <a:off x="4074476" y="3489817"/>
                            <a:ext cx="2163418" cy="260812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D820655" id="Group 20" o:spid="_x0000_s1026" style="position:absolute;margin-left:-1.8pt;margin-top:0;width:5in;height:337.9pt;z-index:251696128;mso-width-relative:margin;mso-height-relative:margin" coordsize="62378,609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jEd7f1MAAH9TAAAUAAAAZHJzL21lZGlhL2ltYWdlMi5wbmeJUE5HDQoa&#13;&#10;CgAAAA1JSERSAAABaQAAAbIIBgAAACaCNaI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">
                <o:lock v:ext="edit" aspectratio="t"/>
                <v:shape id="Picture 1477870789" o:spid="_x0000_s1027" type="#_x0000_t75" style="position:absolute;width:21634;height:26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">
                  <v:imagedata r:id="rId72" o:title=""/>
                </v:shape>
                <v:shape id="Picture 2104402355" o:spid="_x0000_s1028" type="#_x0000_t75" style="position:absolute;left:20372;width:21634;height:26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">
                  <v:imagedata r:id="rId73" o:title=""/>
                </v:shape>
                <v:shape id="Picture 1904357" o:spid="_x0000_s1029" type="#_x0000_t75" style="position:absolute;left:40744;width:21634;height:26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">
                  <v:imagedata r:id="rId74" o:title=""/>
                </v:shape>
                <v:shape id="Picture 860286434" o:spid="_x0000_s1030" type="#_x0000_t75" style="position:absolute;top:17462;width:21634;height:260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">
                  <v:imagedata r:id="rId75" o:title=""/>
                </v:shape>
                <v:shape id="Picture 2003875395" o:spid="_x0000_s1031" type="#_x0000_t75" style="position:absolute;left:20372;top:17462;width:21634;height:260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">
                  <v:imagedata r:id="rId76" o:title=""/>
                </v:shape>
                <v:shape id="Picture 703545682" o:spid="_x0000_s1032" type="#_x0000_t75" style="position:absolute;left:40744;top:17462;width:21634;height:260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">
                  <v:imagedata r:id="rId77" o:title=""/>
                </v:shape>
                <v:shape id="Picture 1429167417" o:spid="_x0000_s1033" type="#_x0000_t75" style="position:absolute;top:34898;width:21634;height:26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">
                  <v:imagedata r:id="rId78" o:title=""/>
                </v:shape>
                <v:shape id="Picture 354729389" o:spid="_x0000_s1034" type="#_x0000_t75" style="position:absolute;left:20372;top:34898;width:21634;height:26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">
                  <v:imagedata r:id="rId79" o:title=""/>
                </v:shape>
                <v:shape id="Picture 855100850" o:spid="_x0000_s1035" type="#_x0000_t75" style="position:absolute;left:40744;top:34898;width:21634;height:260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">
                  <v:imagedata r:id="rId80" o:title=""/>
                </v:shape>
                <w10:wrap type="topAndBottom"/>
              </v:group>
            </w:pict>
          </mc:Fallback>
        </mc:AlternateContent>
      </w:r>
      <w:r w:rsidRPr="00C679A9">
        <w:rPr>
          <w:rFonts w:ascii="Arial" w:hAnsi="Arial" w:cs="Arial"/>
          <w:b/>
          <w:bCs/>
          <w:noProof/>
          <w:sz w:val="22"/>
          <w:szCs w:val="22"/>
        </w:rPr>
        <w:drawing>
          <wp:anchor distT="0" distB="0" distL="114300" distR="114300" simplePos="0" relativeHeight="251697152" behindDoc="0" locked="0" layoutInCell="1" allowOverlap="1" wp14:anchorId="6C99DF8D" wp14:editId="7F7CE713">
            <wp:simplePos x="0" y="0"/>
            <wp:positionH relativeFrom="column">
              <wp:posOffset>4547870</wp:posOffset>
            </wp:positionH>
            <wp:positionV relativeFrom="paragraph">
              <wp:posOffset>204</wp:posOffset>
            </wp:positionV>
            <wp:extent cx="1805305" cy="2176145"/>
            <wp:effectExtent l="0" t="0" r="0" b="0"/>
            <wp:wrapTopAndBottom/>
            <wp:docPr id="906688910" name="Picture 5">
              <a:extLst xmlns:a="http://schemas.openxmlformats.org/drawingml/2006/main">
                <a:ext uri="{FF2B5EF4-FFF2-40B4-BE49-F238E27FC236}">
                  <a16:creationId xmlns:a16="http://schemas.microsoft.com/office/drawing/2014/main" id="{650C70E6-3EE1-F34D-1DD0-9815F23B85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50C70E6-3EE1-F34D-1DD0-9815F23B8573}"/>
                        </a:ext>
                      </a:extLst>
                    </pic:cNvPr>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1805305" cy="217614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sz w:val="18"/>
          <w:szCs w:val="18"/>
        </w:rPr>
        <w:t xml:space="preserve">Figure 4. </w:t>
      </w:r>
      <w:r w:rsidR="00CA2297">
        <w:rPr>
          <w:rFonts w:ascii="Arial" w:hAnsi="Arial" w:cs="Arial"/>
          <w:b/>
          <w:bCs/>
          <w:sz w:val="18"/>
          <w:szCs w:val="18"/>
        </w:rPr>
        <w:t>F-scores for each algorithm under various experimental conditions.</w:t>
      </w:r>
      <w:r w:rsidR="00CA2297">
        <w:rPr>
          <w:rFonts w:ascii="Arial" w:hAnsi="Arial" w:cs="Arial"/>
          <w:sz w:val="18"/>
          <w:szCs w:val="18"/>
        </w:rPr>
        <w:t xml:space="preserve"> a) shows F-scores for each individual condition, with the algorithm with the highest </w:t>
      </w:r>
      <w:r w:rsidR="00F2704A">
        <w:rPr>
          <w:rFonts w:ascii="Arial" w:hAnsi="Arial" w:cs="Arial"/>
          <w:sz w:val="18"/>
          <w:szCs w:val="18"/>
        </w:rPr>
        <w:t>F-score for that category colored in red. b) shows the mean F-scores for each algorithm across all conditions. Highest F-score colored in red.</w:t>
      </w:r>
    </w:p>
    <w:p w14:paraId="418C70C2" w14:textId="5C331EEC" w:rsidR="006F5E75" w:rsidRDefault="00F2704A" w:rsidP="00BB71BA">
      <w:pPr>
        <w:pStyle w:val="NoSpacing"/>
        <w:jc w:val="both"/>
        <w:rPr>
          <w:rFonts w:ascii="Arial" w:hAnsi="Arial" w:cs="Arial"/>
          <w:sz w:val="22"/>
          <w:szCs w:val="22"/>
        </w:rPr>
      </w:pPr>
      <w:r>
        <w:rPr>
          <w:rFonts w:ascii="Arial" w:hAnsi="Arial" w:cs="Arial"/>
          <w:b/>
          <w:bCs/>
          <w:i/>
          <w:iCs/>
          <w:noProof/>
          <w:sz w:val="22"/>
          <w:szCs w:val="22"/>
        </w:rPr>
        <mc:AlternateContent>
          <mc:Choice Requires="wps">
            <w:drawing>
              <wp:anchor distT="0" distB="0" distL="114300" distR="114300" simplePos="0" relativeHeight="251703296" behindDoc="0" locked="0" layoutInCell="1" allowOverlap="1" wp14:anchorId="30363614" wp14:editId="789639C4">
                <wp:simplePos x="0" y="0"/>
                <wp:positionH relativeFrom="column">
                  <wp:posOffset>0</wp:posOffset>
                </wp:positionH>
                <wp:positionV relativeFrom="paragraph">
                  <wp:posOffset>91098</wp:posOffset>
                </wp:positionV>
                <wp:extent cx="5977890" cy="0"/>
                <wp:effectExtent l="0" t="0" r="16510" b="12700"/>
                <wp:wrapNone/>
                <wp:docPr id="476815473" name="Straight Connector 3"/>
                <wp:cNvGraphicFramePr/>
                <a:graphic xmlns:a="http://schemas.openxmlformats.org/drawingml/2006/main">
                  <a:graphicData uri="http://schemas.microsoft.com/office/word/2010/wordprocessingShape">
                    <wps:wsp>
                      <wps:cNvCnPr/>
                      <wps:spPr>
                        <a:xfrm>
                          <a:off x="0" y="0"/>
                          <a:ext cx="59778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D746AA3" id="Straight Connector 3" o:spid="_x0000_s1026" style="position:absolute;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7.15pt" to="470.7pt,7.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" strokecolor="black [3200]" strokeweight="1pt">
                <v:stroke joinstyle="miter"/>
              </v:line>
            </w:pict>
          </mc:Fallback>
        </mc:AlternateContent>
      </w:r>
    </w:p>
    <w:p w14:paraId="251332E0" w14:textId="32156B9E" w:rsidR="00034226" w:rsidRPr="0091357E" w:rsidRDefault="00052EEE" w:rsidP="00BB71BA">
      <w:pPr>
        <w:pStyle w:val="NoSpacing"/>
        <w:jc w:val="both"/>
        <w:rPr>
          <w:rFonts w:ascii="Arial" w:hAnsi="Arial" w:cs="Arial"/>
          <w:sz w:val="22"/>
          <w:szCs w:val="22"/>
        </w:rPr>
      </w:pPr>
      <w:r>
        <w:rPr>
          <w:rFonts w:ascii="Arial" w:hAnsi="Arial" w:cs="Arial"/>
          <w:sz w:val="22"/>
          <w:szCs w:val="22"/>
        </w:rPr>
        <w:t xml:space="preserve">perform well in these more ideal cases. In </w:t>
      </w:r>
      <w:r w:rsidR="006F5E75">
        <w:rPr>
          <w:rFonts w:ascii="Arial" w:hAnsi="Arial" w:cs="Arial"/>
          <w:sz w:val="22"/>
          <w:szCs w:val="22"/>
        </w:rPr>
        <w:t xml:space="preserve">cases of low staining quality, however, failure of both BFF algorithms </w:t>
      </w:r>
      <w:r w:rsidR="0091357E">
        <w:rPr>
          <w:rFonts w:ascii="Arial" w:hAnsi="Arial" w:cs="Arial"/>
          <w:sz w:val="22"/>
          <w:szCs w:val="22"/>
        </w:rPr>
        <w:t>gives them an F-score of 0. In comparison, HTODemux has the best performance. When we calculate the mean F-score across all conditions for each algorithm (</w:t>
      </w:r>
      <w:r w:rsidR="0091357E">
        <w:rPr>
          <w:rFonts w:ascii="Arial" w:hAnsi="Arial" w:cs="Arial"/>
          <w:b/>
          <w:bCs/>
          <w:sz w:val="22"/>
          <w:szCs w:val="22"/>
        </w:rPr>
        <w:t>Fig. 4b</w:t>
      </w:r>
      <w:r w:rsidR="0091357E">
        <w:rPr>
          <w:rFonts w:ascii="Arial" w:hAnsi="Arial" w:cs="Arial"/>
          <w:sz w:val="22"/>
          <w:szCs w:val="22"/>
        </w:rPr>
        <w:t xml:space="preserve">), we find that very surprisingly, HashedDrops displays the best overall performance despite </w:t>
      </w:r>
      <w:r w:rsidR="00967DF3">
        <w:rPr>
          <w:rFonts w:ascii="Arial" w:hAnsi="Arial" w:cs="Arial"/>
          <w:sz w:val="22"/>
          <w:szCs w:val="22"/>
        </w:rPr>
        <w:t>the fact that it never performed the best in any experimental conditions. However, we can also see that both HTODemux and demuxmix, high-performing algorithms in their own right, have comparable F-scores.</w:t>
      </w:r>
    </w:p>
    <w:p w14:paraId="70E69E39" w14:textId="66C3F006" w:rsidR="00CA47DD" w:rsidRDefault="00CA47DD" w:rsidP="00BB71BA">
      <w:pPr>
        <w:pStyle w:val="NoSpacing"/>
        <w:jc w:val="both"/>
        <w:rPr>
          <w:rFonts w:ascii="Arial" w:hAnsi="Arial" w:cs="Arial"/>
          <w:b/>
          <w:bCs/>
          <w:sz w:val="22"/>
          <w:szCs w:val="22"/>
        </w:rPr>
      </w:pPr>
    </w:p>
    <w:p w14:paraId="2DD01D0B" w14:textId="29B59977" w:rsidR="00967DF3" w:rsidRDefault="00967DF3" w:rsidP="00BB71BA">
      <w:pPr>
        <w:pStyle w:val="NoSpacing"/>
        <w:jc w:val="both"/>
        <w:rPr>
          <w:rFonts w:ascii="Arial" w:hAnsi="Arial" w:cs="Arial"/>
          <w:sz w:val="22"/>
          <w:szCs w:val="22"/>
        </w:rPr>
      </w:pPr>
      <w:r>
        <w:rPr>
          <w:rFonts w:ascii="Arial" w:hAnsi="Arial" w:cs="Arial"/>
          <w:b/>
          <w:bCs/>
          <w:sz w:val="22"/>
          <w:szCs w:val="22"/>
          <w:u w:val="single"/>
        </w:rPr>
        <w:t>Limitations and Alternative Approaches</w:t>
      </w:r>
    </w:p>
    <w:p w14:paraId="79DC0DAD" w14:textId="5628D916" w:rsidR="00967DF3" w:rsidRDefault="00967DF3" w:rsidP="00BB71BA">
      <w:pPr>
        <w:pStyle w:val="NoSpacing"/>
        <w:jc w:val="both"/>
        <w:rPr>
          <w:rFonts w:ascii="Arial" w:hAnsi="Arial" w:cs="Arial"/>
          <w:sz w:val="22"/>
          <w:szCs w:val="22"/>
        </w:rPr>
      </w:pPr>
      <w:r>
        <w:rPr>
          <w:rFonts w:ascii="Arial" w:hAnsi="Arial" w:cs="Arial"/>
          <w:sz w:val="22"/>
          <w:szCs w:val="22"/>
        </w:rPr>
        <w:t xml:space="preserve">There are quite a few limitations to this project, some of which are nontrivial and were only discovered </w:t>
      </w:r>
      <w:r w:rsidR="00BF7C66">
        <w:rPr>
          <w:rFonts w:ascii="Arial" w:hAnsi="Arial" w:cs="Arial"/>
          <w:sz w:val="22"/>
          <w:szCs w:val="22"/>
        </w:rPr>
        <w:t xml:space="preserve">as I proceeded with the analysis. First, the parameters of certain algorithms may not have been </w:t>
      </w:r>
      <w:r w:rsidR="00EC5D3F">
        <w:rPr>
          <w:rFonts w:ascii="Arial" w:hAnsi="Arial" w:cs="Arial"/>
          <w:sz w:val="22"/>
          <w:szCs w:val="22"/>
        </w:rPr>
        <w:t>ideal</w:t>
      </w:r>
      <w:r w:rsidR="00BD7B58">
        <w:rPr>
          <w:rFonts w:ascii="Arial" w:hAnsi="Arial" w:cs="Arial"/>
          <w:sz w:val="22"/>
          <w:szCs w:val="22"/>
        </w:rPr>
        <w:t>. While Howitt et al.</w:t>
      </w:r>
      <w:r w:rsidR="00BD7B58">
        <w:rPr>
          <w:rFonts w:ascii="Arial" w:hAnsi="Arial" w:cs="Arial"/>
          <w:sz w:val="22"/>
          <w:szCs w:val="22"/>
        </w:rPr>
        <w:fldChar w:fldCharType="begin"/>
      </w:r>
      <w:r w:rsidR="008F4440">
        <w:rPr>
          <w:rFonts w:ascii="Arial" w:hAnsi="Arial" w:cs="Arial"/>
          <w:sz w:val="22"/>
          <w:szCs w:val="22"/>
        </w:rPr>
        <w:instrText xml:space="preserve"> ADDIN ZOTERO_ITEM CSL_CITATION {"citationID":"cLZTR8rd","properties":{"formattedCitation":"\\super 29\\nosupersub{}","plainCitation":"29","noteIndex":0},"citationItems":[{"id":106,"uris":["http://zotero.org/users/3502237/items/SGRBSJRW"],"itemData":{"id":106,"type":"article-journal","abstract":"Sample multiplexing is often used to reduce cost and limit batch effects in single-cell RNA sequencing (scRNA-seq) experiments. A commonly used multiplexing technique involves tagging cells prior to pooling with a hashtag oligo (HTO) that can be sequenced along with the cells’ RNA to determine their sample of origin. Several tools have been developed to demultiplex HTO sequencing data and assign cells to samples. In this study, we critically assess the performance of seven HTO demultiplexing tools: hashedDrops, HTODemux, GMM-Demux, demuxmix, deMULTIplex, BFF (bimodal flexible fitting) and HashSolo. The comparison uses data sets where each sample has also been demultiplexed using genetic variants from the RNA, enabling comparison of HTO demultiplexing techniques against complementary data from the genetic ‘ground truth’. We find that all methods perform similarly where HTO labelling is of high quality, but methods that assume a bimodal count distribution perform poorly on lower quality data. We also suggest heuristic approaches for assessing the quality of HTO counts in an scRNA-seq experiment.","container-title":"NAR Genomics and Bioinformatics","DOI":"10.1093/nargab/lqad086","ISSN":"2631-9268","issue":"4","journalAbbreviation":"NAR Genom Bioinform","note":"PMID: 37829177\nPMCID: PMC10566318","page":"lqad086","source":"PubMed Central","title":"Benchmarking single-cell hashtag oligo demultiplexing methods","volume":"5","author":[{"family":"Howitt","given":"George"},{"family":"Feng","given":"Yuzhou"},{"family":"Tobar","given":"Lucas"},{"family":"Vassiliadis","given":"Dane"},{"family":"Hickey","given":"Peter"},{"family":"Dawson","given":"Mark A"},{"family":"Ranganathan","given":"Sarath"},{"family":"Shanthikumar","given":"Shivanthan"},{"family":"Neeland","given":"Melanie"},{"family":"Maksimovic","given":"Jovana"},{"family":"Oshlack","given":"Alicia"}],"issued":{"date-parts":[["2023",10,11]]}}}],"schema":"https://github.com/citation-style-language/schema/raw/master/csl-citation.json"} </w:instrText>
      </w:r>
      <w:r w:rsidR="00BD7B58">
        <w:rPr>
          <w:rFonts w:ascii="Arial" w:hAnsi="Arial" w:cs="Arial"/>
          <w:sz w:val="22"/>
          <w:szCs w:val="22"/>
        </w:rPr>
        <w:fldChar w:fldCharType="separate"/>
      </w:r>
      <w:r w:rsidR="008F4440" w:rsidRPr="008F4440">
        <w:rPr>
          <w:rFonts w:ascii="Arial" w:hAnsi="Arial" w:cs="Arial"/>
          <w:kern w:val="0"/>
          <w:sz w:val="22"/>
          <w:vertAlign w:val="superscript"/>
        </w:rPr>
        <w:t>29</w:t>
      </w:r>
      <w:r w:rsidR="00BD7B58">
        <w:rPr>
          <w:rFonts w:ascii="Arial" w:hAnsi="Arial" w:cs="Arial"/>
          <w:sz w:val="22"/>
          <w:szCs w:val="22"/>
        </w:rPr>
        <w:fldChar w:fldCharType="end"/>
      </w:r>
      <w:r w:rsidR="00EC5D3F">
        <w:rPr>
          <w:rFonts w:ascii="Arial" w:hAnsi="Arial" w:cs="Arial"/>
          <w:sz w:val="22"/>
          <w:szCs w:val="22"/>
        </w:rPr>
        <w:t xml:space="preserve"> reported that changing default parameters of most algorithms did not result in appreciable changes to calling accuracy, </w:t>
      </w:r>
      <w:r w:rsidR="00CB5899">
        <w:rPr>
          <w:rFonts w:ascii="Arial" w:hAnsi="Arial" w:cs="Arial"/>
          <w:sz w:val="22"/>
          <w:szCs w:val="22"/>
        </w:rPr>
        <w:t>my experience while</w:t>
      </w:r>
      <w:r w:rsidR="00EC5D3F">
        <w:rPr>
          <w:rFonts w:ascii="Arial" w:hAnsi="Arial" w:cs="Arial"/>
          <w:sz w:val="22"/>
          <w:szCs w:val="22"/>
        </w:rPr>
        <w:t xml:space="preserve"> </w:t>
      </w:r>
      <w:r w:rsidR="00CB5899">
        <w:rPr>
          <w:rFonts w:ascii="Arial" w:hAnsi="Arial" w:cs="Arial"/>
          <w:sz w:val="22"/>
          <w:szCs w:val="22"/>
        </w:rPr>
        <w:t xml:space="preserve">attempting to implement </w:t>
      </w:r>
      <w:r w:rsidR="00312E5F">
        <w:rPr>
          <w:rFonts w:ascii="Arial" w:hAnsi="Arial" w:cs="Arial"/>
          <w:sz w:val="22"/>
          <w:szCs w:val="22"/>
        </w:rPr>
        <w:t xml:space="preserve">calling algorithms through cellhashR </w:t>
      </w:r>
      <w:r w:rsidR="00CB5899">
        <w:rPr>
          <w:rFonts w:ascii="Arial" w:hAnsi="Arial" w:cs="Arial"/>
          <w:sz w:val="22"/>
          <w:szCs w:val="22"/>
        </w:rPr>
        <w:t>was different. For instance, I initially found that HTODemux called an incredibly large number of doublets (</w:t>
      </w:r>
      <w:r w:rsidR="001949A3">
        <w:rPr>
          <w:rFonts w:ascii="Arial" w:hAnsi="Arial" w:cs="Arial"/>
          <w:sz w:val="22"/>
          <w:szCs w:val="22"/>
        </w:rPr>
        <w:t>3</w:t>
      </w:r>
      <w:r w:rsidR="00CB5899">
        <w:rPr>
          <w:rFonts w:ascii="Arial" w:hAnsi="Arial" w:cs="Arial"/>
          <w:sz w:val="22"/>
          <w:szCs w:val="22"/>
        </w:rPr>
        <w:t>0-</w:t>
      </w:r>
      <w:r w:rsidR="001949A3">
        <w:rPr>
          <w:rFonts w:ascii="Arial" w:hAnsi="Arial" w:cs="Arial"/>
          <w:sz w:val="22"/>
          <w:szCs w:val="22"/>
        </w:rPr>
        <w:t>50</w:t>
      </w:r>
      <w:r w:rsidR="00CB5899">
        <w:rPr>
          <w:rFonts w:ascii="Arial" w:hAnsi="Arial" w:cs="Arial"/>
          <w:sz w:val="22"/>
          <w:szCs w:val="22"/>
        </w:rPr>
        <w:t>%)</w:t>
      </w:r>
      <w:r w:rsidR="001949A3">
        <w:rPr>
          <w:rFonts w:ascii="Arial" w:hAnsi="Arial" w:cs="Arial"/>
          <w:sz w:val="22"/>
          <w:szCs w:val="22"/>
        </w:rPr>
        <w:t>. Eventually, I discovered that the default value for positive.quantile in cellhashR was 0.95, while the default value for positive.quantile in the Seurat vignette available from the Satija lab website directly was 0.99. Setting the value to 0.99 produced the output reported here. It is entirely possible that there are other</w:t>
      </w:r>
      <w:r w:rsidR="001C68BB">
        <w:rPr>
          <w:rFonts w:ascii="Arial" w:hAnsi="Arial" w:cs="Arial"/>
          <w:sz w:val="22"/>
          <w:szCs w:val="22"/>
        </w:rPr>
        <w:t xml:space="preserve"> parameters which are not </w:t>
      </w:r>
      <w:r w:rsidR="00205F31">
        <w:rPr>
          <w:rFonts w:ascii="Arial" w:hAnsi="Arial" w:cs="Arial"/>
          <w:sz w:val="22"/>
          <w:szCs w:val="22"/>
        </w:rPr>
        <w:t xml:space="preserve">coded in accurately in cellhashR (or have since been updated) that could improve the performance of GMM-Demux. </w:t>
      </w:r>
    </w:p>
    <w:p w14:paraId="45A60834" w14:textId="77777777" w:rsidR="001949A3" w:rsidRDefault="001949A3" w:rsidP="00BB71BA">
      <w:pPr>
        <w:pStyle w:val="NoSpacing"/>
        <w:jc w:val="both"/>
        <w:rPr>
          <w:rFonts w:ascii="Arial" w:hAnsi="Arial" w:cs="Arial"/>
          <w:sz w:val="22"/>
          <w:szCs w:val="22"/>
        </w:rPr>
      </w:pPr>
    </w:p>
    <w:p w14:paraId="3B8167E9" w14:textId="769EDBEC" w:rsidR="001949A3" w:rsidRDefault="001949A3" w:rsidP="00BB71BA">
      <w:pPr>
        <w:pStyle w:val="NoSpacing"/>
        <w:jc w:val="both"/>
        <w:rPr>
          <w:rFonts w:ascii="Arial" w:hAnsi="Arial" w:cs="Arial"/>
          <w:sz w:val="22"/>
          <w:szCs w:val="22"/>
        </w:rPr>
      </w:pPr>
      <w:r>
        <w:rPr>
          <w:rFonts w:ascii="Arial" w:hAnsi="Arial" w:cs="Arial"/>
          <w:sz w:val="22"/>
          <w:szCs w:val="22"/>
        </w:rPr>
        <w:lastRenderedPageBreak/>
        <w:t xml:space="preserve">Secondly, </w:t>
      </w:r>
      <w:r w:rsidR="001C68BB">
        <w:rPr>
          <w:rFonts w:ascii="Arial" w:hAnsi="Arial" w:cs="Arial"/>
          <w:sz w:val="22"/>
          <w:szCs w:val="22"/>
        </w:rPr>
        <w:t xml:space="preserve">demuxmix is intended to function with a gene expression matrix as a covariate to further refine accuracy of calls. </w:t>
      </w:r>
      <w:r w:rsidR="0041079E">
        <w:rPr>
          <w:rFonts w:ascii="Arial" w:hAnsi="Arial" w:cs="Arial"/>
          <w:sz w:val="22"/>
          <w:szCs w:val="22"/>
        </w:rPr>
        <w:t>Unlike DemuxEM, however, it can be run in a naïve fashion without this matrix – at the expense of accuracy. I</w:t>
      </w:r>
      <w:r w:rsidR="003C48BF">
        <w:rPr>
          <w:rFonts w:ascii="Arial" w:hAnsi="Arial" w:cs="Arial"/>
          <w:sz w:val="22"/>
          <w:szCs w:val="22"/>
        </w:rPr>
        <w:t>n single-cell sequencing experiments, you will almost always have the gene expression matrix available, which means that demuxmix may actually be the best overall performing tool in real-life scenarios.</w:t>
      </w:r>
    </w:p>
    <w:p w14:paraId="780AEF97" w14:textId="77777777" w:rsidR="003C48BF" w:rsidRDefault="003C48BF" w:rsidP="00BB71BA">
      <w:pPr>
        <w:pStyle w:val="NoSpacing"/>
        <w:jc w:val="both"/>
        <w:rPr>
          <w:rFonts w:ascii="Arial" w:hAnsi="Arial" w:cs="Arial"/>
          <w:sz w:val="22"/>
          <w:szCs w:val="22"/>
        </w:rPr>
      </w:pPr>
    </w:p>
    <w:p w14:paraId="64625B75" w14:textId="5598F229" w:rsidR="003C48BF" w:rsidRDefault="003C48BF" w:rsidP="00BB71BA">
      <w:pPr>
        <w:pStyle w:val="NoSpacing"/>
        <w:jc w:val="both"/>
        <w:rPr>
          <w:rFonts w:ascii="Arial" w:hAnsi="Arial" w:cs="Arial"/>
          <w:sz w:val="22"/>
          <w:szCs w:val="22"/>
        </w:rPr>
      </w:pPr>
      <w:r>
        <w:rPr>
          <w:rFonts w:ascii="Arial" w:hAnsi="Arial" w:cs="Arial"/>
          <w:sz w:val="22"/>
          <w:szCs w:val="22"/>
        </w:rPr>
        <w:t>Thirdly, the</w:t>
      </w:r>
      <w:r w:rsidR="00430A27">
        <w:rPr>
          <w:rFonts w:ascii="Arial" w:hAnsi="Arial" w:cs="Arial"/>
          <w:sz w:val="22"/>
          <w:szCs w:val="22"/>
        </w:rPr>
        <w:t xml:space="preserve"> performance of the</w:t>
      </w:r>
      <w:r>
        <w:rPr>
          <w:rFonts w:ascii="Arial" w:hAnsi="Arial" w:cs="Arial"/>
          <w:sz w:val="22"/>
          <w:szCs w:val="22"/>
        </w:rPr>
        <w:t xml:space="preserve"> </w:t>
      </w:r>
      <w:r w:rsidR="00430A27">
        <w:rPr>
          <w:rFonts w:ascii="Arial" w:hAnsi="Arial" w:cs="Arial"/>
          <w:sz w:val="22"/>
          <w:szCs w:val="22"/>
        </w:rPr>
        <w:t xml:space="preserve">tool most affected by parameter optimization – HashedDrops – could have been improved further. I used the </w:t>
      </w:r>
      <w:r w:rsidR="006336D0">
        <w:rPr>
          <w:rFonts w:ascii="Arial" w:hAnsi="Arial" w:cs="Arial"/>
          <w:sz w:val="22"/>
          <w:szCs w:val="22"/>
        </w:rPr>
        <w:t>value which Howitt et al. reported gave them the best performance, but it is entirely possible that a different value would have been better suited to the simulated data</w:t>
      </w:r>
      <w:r w:rsidR="002E5BC0">
        <w:rPr>
          <w:rFonts w:ascii="Arial" w:hAnsi="Arial" w:cs="Arial"/>
          <w:sz w:val="22"/>
          <w:szCs w:val="22"/>
        </w:rPr>
        <w:t>set</w:t>
      </w:r>
      <w:r w:rsidR="006336D0">
        <w:rPr>
          <w:rFonts w:ascii="Arial" w:hAnsi="Arial" w:cs="Arial"/>
          <w:sz w:val="22"/>
          <w:szCs w:val="22"/>
        </w:rPr>
        <w:t>.</w:t>
      </w:r>
      <w:r w:rsidR="00D86C11">
        <w:rPr>
          <w:rFonts w:ascii="Arial" w:hAnsi="Arial" w:cs="Arial"/>
          <w:sz w:val="22"/>
          <w:szCs w:val="22"/>
        </w:rPr>
        <w:t xml:space="preserve"> Unfortunately,</w:t>
      </w:r>
      <w:r w:rsidR="006336D0">
        <w:rPr>
          <w:rFonts w:ascii="Arial" w:hAnsi="Arial" w:cs="Arial"/>
          <w:sz w:val="22"/>
          <w:szCs w:val="22"/>
        </w:rPr>
        <w:t xml:space="preserve"> I ran out of time to implement this.</w:t>
      </w:r>
    </w:p>
    <w:p w14:paraId="1E13DE4E" w14:textId="77777777" w:rsidR="003C48BF" w:rsidRDefault="003C48BF" w:rsidP="00BB71BA">
      <w:pPr>
        <w:pStyle w:val="NoSpacing"/>
        <w:jc w:val="both"/>
        <w:rPr>
          <w:rFonts w:ascii="Arial" w:hAnsi="Arial" w:cs="Arial"/>
          <w:sz w:val="22"/>
          <w:szCs w:val="22"/>
        </w:rPr>
      </w:pPr>
    </w:p>
    <w:p w14:paraId="7F8EFBD2" w14:textId="38227827" w:rsidR="003C48BF" w:rsidRPr="00967DF3" w:rsidRDefault="003C48BF" w:rsidP="00BB71BA">
      <w:pPr>
        <w:pStyle w:val="NoSpacing"/>
        <w:jc w:val="both"/>
        <w:rPr>
          <w:rFonts w:ascii="Arial" w:hAnsi="Arial" w:cs="Arial"/>
          <w:sz w:val="22"/>
          <w:szCs w:val="22"/>
        </w:rPr>
      </w:pPr>
      <w:r>
        <w:rPr>
          <w:rFonts w:ascii="Arial" w:hAnsi="Arial" w:cs="Arial"/>
          <w:sz w:val="22"/>
          <w:szCs w:val="22"/>
        </w:rPr>
        <w:t xml:space="preserve">Finally, </w:t>
      </w:r>
      <w:r w:rsidR="00D86C11">
        <w:rPr>
          <w:rFonts w:ascii="Arial" w:hAnsi="Arial" w:cs="Arial"/>
          <w:sz w:val="22"/>
          <w:szCs w:val="22"/>
        </w:rPr>
        <w:t>in comparing my simulated data to real-life hashtag data that I and others in my lab have generated in the past, I have noticed that while the negative binomial distribution method</w:t>
      </w:r>
      <w:r w:rsidR="007321FA">
        <w:rPr>
          <w:rFonts w:ascii="Arial" w:hAnsi="Arial" w:cs="Arial"/>
          <w:sz w:val="22"/>
          <w:szCs w:val="22"/>
        </w:rPr>
        <w:t xml:space="preserve"> generates count distributions with roughly the same shape, the actual </w:t>
      </w:r>
      <w:r w:rsidR="0053246D">
        <w:rPr>
          <w:rFonts w:ascii="Arial" w:hAnsi="Arial" w:cs="Arial"/>
          <w:sz w:val="22"/>
          <w:szCs w:val="22"/>
        </w:rPr>
        <w:t xml:space="preserve">count values tend to be much larger. It is entirely possible that some tools may have performed with better accuracy if the count magnitudes were amplified to better match real-life data.  </w:t>
      </w:r>
    </w:p>
    <w:p w14:paraId="52917FA9" w14:textId="77777777" w:rsidR="00967DF3" w:rsidRDefault="00967DF3" w:rsidP="00BB71BA">
      <w:pPr>
        <w:pStyle w:val="NoSpacing"/>
        <w:jc w:val="both"/>
        <w:rPr>
          <w:rFonts w:ascii="Arial" w:hAnsi="Arial" w:cs="Arial"/>
          <w:b/>
          <w:bCs/>
          <w:sz w:val="22"/>
          <w:szCs w:val="22"/>
        </w:rPr>
      </w:pPr>
    </w:p>
    <w:p w14:paraId="2B96F912" w14:textId="3842926C" w:rsidR="00034226" w:rsidRDefault="00034226" w:rsidP="00BB71BA">
      <w:pPr>
        <w:pStyle w:val="NoSpacing"/>
        <w:jc w:val="both"/>
        <w:rPr>
          <w:rFonts w:ascii="Arial" w:hAnsi="Arial" w:cs="Arial"/>
          <w:b/>
          <w:bCs/>
          <w:sz w:val="22"/>
          <w:szCs w:val="22"/>
        </w:rPr>
      </w:pPr>
      <w:r>
        <w:rPr>
          <w:rFonts w:ascii="Arial" w:hAnsi="Arial" w:cs="Arial"/>
          <w:b/>
          <w:bCs/>
          <w:sz w:val="22"/>
          <w:szCs w:val="22"/>
        </w:rPr>
        <w:t>References</w:t>
      </w:r>
    </w:p>
    <w:p w14:paraId="0CDBFE2A" w14:textId="77777777" w:rsidR="008F4440" w:rsidRPr="008F4440" w:rsidRDefault="004B478C" w:rsidP="008F4440">
      <w:pPr>
        <w:pStyle w:val="Bibliography"/>
        <w:spacing w:after="0"/>
        <w:rPr>
          <w:rFonts w:ascii="Arial" w:hAnsi="Arial" w:cs="Arial"/>
          <w:sz w:val="22"/>
        </w:rPr>
      </w:pPr>
      <w:r>
        <w:rPr>
          <w:rFonts w:ascii="Arial" w:hAnsi="Arial" w:cs="Arial"/>
          <w:b/>
          <w:bCs/>
          <w:sz w:val="22"/>
          <w:szCs w:val="22"/>
        </w:rPr>
        <w:fldChar w:fldCharType="begin"/>
      </w:r>
      <w:r w:rsidR="006C356D">
        <w:rPr>
          <w:rFonts w:ascii="Arial" w:hAnsi="Arial" w:cs="Arial"/>
          <w:b/>
          <w:bCs/>
          <w:sz w:val="22"/>
          <w:szCs w:val="22"/>
        </w:rPr>
        <w:instrText xml:space="preserve"> ADDIN ZOTERO_BIBL {"uncited":[],"omitted":[],"custom":[]} CSL_BIBLIOGRAPHY </w:instrText>
      </w:r>
      <w:r>
        <w:rPr>
          <w:rFonts w:ascii="Arial" w:hAnsi="Arial" w:cs="Arial"/>
          <w:b/>
          <w:bCs/>
          <w:sz w:val="22"/>
          <w:szCs w:val="22"/>
        </w:rPr>
        <w:fldChar w:fldCharType="separate"/>
      </w:r>
      <w:r w:rsidR="008F4440" w:rsidRPr="008F4440">
        <w:rPr>
          <w:rFonts w:ascii="Arial" w:hAnsi="Arial" w:cs="Arial"/>
          <w:sz w:val="22"/>
        </w:rPr>
        <w:t>1.</w:t>
      </w:r>
      <w:r w:rsidR="008F4440" w:rsidRPr="008F4440">
        <w:rPr>
          <w:rFonts w:ascii="Arial" w:hAnsi="Arial" w:cs="Arial"/>
          <w:sz w:val="22"/>
        </w:rPr>
        <w:tab/>
        <w:t xml:space="preserve">Baysoy A, Bai Z, Satija R, Fan R. The technological landscape and applications of single-cell multi-omics. </w:t>
      </w:r>
      <w:r w:rsidR="008F4440" w:rsidRPr="008F4440">
        <w:rPr>
          <w:rFonts w:ascii="Arial" w:hAnsi="Arial" w:cs="Arial"/>
          <w:i/>
          <w:iCs/>
          <w:sz w:val="22"/>
        </w:rPr>
        <w:t>Nat Rev Mol Cell Biol</w:t>
      </w:r>
      <w:r w:rsidR="008F4440" w:rsidRPr="008F4440">
        <w:rPr>
          <w:rFonts w:ascii="Arial" w:hAnsi="Arial" w:cs="Arial"/>
          <w:sz w:val="22"/>
        </w:rPr>
        <w:t>. 2023;24(10):695-713. doi:10.1038/s41580-023-00615-w</w:t>
      </w:r>
    </w:p>
    <w:p w14:paraId="6EB238E4"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w:t>
      </w:r>
      <w:r w:rsidRPr="008F4440">
        <w:rPr>
          <w:rFonts w:ascii="Arial" w:hAnsi="Arial" w:cs="Arial"/>
          <w:sz w:val="22"/>
        </w:rPr>
        <w:tab/>
        <w:t xml:space="preserve">Free T. Single-cell Sequencing: The Technological Revolution Behind a New Wave of Multiomic Studies in Basic and Cancer Research. </w:t>
      </w:r>
      <w:r w:rsidRPr="008F4440">
        <w:rPr>
          <w:rFonts w:ascii="Arial" w:hAnsi="Arial" w:cs="Arial"/>
          <w:i/>
          <w:iCs/>
          <w:sz w:val="22"/>
        </w:rPr>
        <w:t>BioTechniques</w:t>
      </w:r>
      <w:r w:rsidRPr="008F4440">
        <w:rPr>
          <w:rFonts w:ascii="Arial" w:hAnsi="Arial" w:cs="Arial"/>
          <w:sz w:val="22"/>
        </w:rPr>
        <w:t>. 2021;71(5):539-542. doi:10.2144/btn-2021-0088</w:t>
      </w:r>
    </w:p>
    <w:p w14:paraId="463D8667"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3.</w:t>
      </w:r>
      <w:r w:rsidRPr="008F4440">
        <w:rPr>
          <w:rFonts w:ascii="Arial" w:hAnsi="Arial" w:cs="Arial"/>
          <w:sz w:val="22"/>
        </w:rPr>
        <w:tab/>
        <w:t xml:space="preserve">Aldridge S, Teichmann SA. Single cell transcriptomics comes of age. </w:t>
      </w:r>
      <w:r w:rsidRPr="008F4440">
        <w:rPr>
          <w:rFonts w:ascii="Arial" w:hAnsi="Arial" w:cs="Arial"/>
          <w:i/>
          <w:iCs/>
          <w:sz w:val="22"/>
        </w:rPr>
        <w:t>Nat Commun</w:t>
      </w:r>
      <w:r w:rsidRPr="008F4440">
        <w:rPr>
          <w:rFonts w:ascii="Arial" w:hAnsi="Arial" w:cs="Arial"/>
          <w:sz w:val="22"/>
        </w:rPr>
        <w:t>. 2020;11(1):4307. doi:10.1038/s41467-020-18158-5</w:t>
      </w:r>
    </w:p>
    <w:p w14:paraId="4159F5C2"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4.</w:t>
      </w:r>
      <w:r w:rsidRPr="008F4440">
        <w:rPr>
          <w:rFonts w:ascii="Arial" w:hAnsi="Arial" w:cs="Arial"/>
          <w:sz w:val="22"/>
        </w:rPr>
        <w:tab/>
        <w:t xml:space="preserve">Ziegenhain C, Vieth B, Parekh S, et al. Comparative Analysis of Single-Cell RNA Sequencing Methods. </w:t>
      </w:r>
      <w:r w:rsidRPr="008F4440">
        <w:rPr>
          <w:rFonts w:ascii="Arial" w:hAnsi="Arial" w:cs="Arial"/>
          <w:i/>
          <w:iCs/>
          <w:sz w:val="22"/>
        </w:rPr>
        <w:t>Mol Cell</w:t>
      </w:r>
      <w:r w:rsidRPr="008F4440">
        <w:rPr>
          <w:rFonts w:ascii="Arial" w:hAnsi="Arial" w:cs="Arial"/>
          <w:sz w:val="22"/>
        </w:rPr>
        <w:t>. 2017;65(4):631-643.e4. doi:10.1016/j.molcel.2017.01.023</w:t>
      </w:r>
    </w:p>
    <w:p w14:paraId="3335F33C"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5.</w:t>
      </w:r>
      <w:r w:rsidRPr="008F4440">
        <w:rPr>
          <w:rFonts w:ascii="Arial" w:hAnsi="Arial" w:cs="Arial"/>
          <w:sz w:val="22"/>
        </w:rPr>
        <w:tab/>
        <w:t xml:space="preserve">Stoeckius M, Hafemeister C, Stephenson W, et al. Simultaneous epitope and transcriptome measurement in single cells. </w:t>
      </w:r>
      <w:r w:rsidRPr="008F4440">
        <w:rPr>
          <w:rFonts w:ascii="Arial" w:hAnsi="Arial" w:cs="Arial"/>
          <w:i/>
          <w:iCs/>
          <w:sz w:val="22"/>
        </w:rPr>
        <w:t>Nat Methods</w:t>
      </w:r>
      <w:r w:rsidRPr="008F4440">
        <w:rPr>
          <w:rFonts w:ascii="Arial" w:hAnsi="Arial" w:cs="Arial"/>
          <w:sz w:val="22"/>
        </w:rPr>
        <w:t>. 2017;14(9):865-868. doi:10.1038/nmeth.4380</w:t>
      </w:r>
    </w:p>
    <w:p w14:paraId="37C123E2"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6.</w:t>
      </w:r>
      <w:r w:rsidRPr="008F4440">
        <w:rPr>
          <w:rFonts w:ascii="Arial" w:hAnsi="Arial" w:cs="Arial"/>
          <w:sz w:val="22"/>
        </w:rPr>
        <w:tab/>
        <w:t xml:space="preserve">Grandi FC, Modi H, Kampman L, Corces MR. Chromatin accessibility profiling by ATAC-seq. </w:t>
      </w:r>
      <w:r w:rsidRPr="008F4440">
        <w:rPr>
          <w:rFonts w:ascii="Arial" w:hAnsi="Arial" w:cs="Arial"/>
          <w:i/>
          <w:iCs/>
          <w:sz w:val="22"/>
        </w:rPr>
        <w:t>Nat Protoc</w:t>
      </w:r>
      <w:r w:rsidRPr="008F4440">
        <w:rPr>
          <w:rFonts w:ascii="Arial" w:hAnsi="Arial" w:cs="Arial"/>
          <w:sz w:val="22"/>
        </w:rPr>
        <w:t>. 2022;17(6):1518-1552. doi:10.1038/s41596-022-00692-9</w:t>
      </w:r>
    </w:p>
    <w:p w14:paraId="078A5BD6"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7.</w:t>
      </w:r>
      <w:r w:rsidRPr="008F4440">
        <w:rPr>
          <w:rFonts w:ascii="Arial" w:hAnsi="Arial" w:cs="Arial"/>
          <w:sz w:val="22"/>
        </w:rPr>
        <w:tab/>
        <w:t xml:space="preserve">Mimitou EP, Lareau CA, Chen KY, et al. Scalable, multimodal profiling of chromatin accessibility, gene expression and protein levels in single cells. </w:t>
      </w:r>
      <w:r w:rsidRPr="008F4440">
        <w:rPr>
          <w:rFonts w:ascii="Arial" w:hAnsi="Arial" w:cs="Arial"/>
          <w:i/>
          <w:iCs/>
          <w:sz w:val="22"/>
        </w:rPr>
        <w:t>Nat Biotechnol</w:t>
      </w:r>
      <w:r w:rsidRPr="008F4440">
        <w:rPr>
          <w:rFonts w:ascii="Arial" w:hAnsi="Arial" w:cs="Arial"/>
          <w:sz w:val="22"/>
        </w:rPr>
        <w:t>. 2021;39(10):1246-1258. doi:10.1038/s41587-021-00927-2</w:t>
      </w:r>
    </w:p>
    <w:p w14:paraId="61F1E633"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8.</w:t>
      </w:r>
      <w:r w:rsidRPr="008F4440">
        <w:rPr>
          <w:rFonts w:ascii="Arial" w:hAnsi="Arial" w:cs="Arial"/>
          <w:sz w:val="22"/>
        </w:rPr>
        <w:tab/>
        <w:t xml:space="preserve">Lareau CA, Ludwig LS, Muus C, et al. Massively parallel single-cell mitochondrial DNA genotyping and chromatin profiling. </w:t>
      </w:r>
      <w:r w:rsidRPr="008F4440">
        <w:rPr>
          <w:rFonts w:ascii="Arial" w:hAnsi="Arial" w:cs="Arial"/>
          <w:i/>
          <w:iCs/>
          <w:sz w:val="22"/>
        </w:rPr>
        <w:t>Nat Biotechnol</w:t>
      </w:r>
      <w:r w:rsidRPr="008F4440">
        <w:rPr>
          <w:rFonts w:ascii="Arial" w:hAnsi="Arial" w:cs="Arial"/>
          <w:sz w:val="22"/>
        </w:rPr>
        <w:t>. 2021;39(4):451-461. doi:10.1038/s41587-020-0645-6</w:t>
      </w:r>
    </w:p>
    <w:p w14:paraId="18191AFB"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9.</w:t>
      </w:r>
      <w:r w:rsidRPr="008F4440">
        <w:rPr>
          <w:rFonts w:ascii="Arial" w:hAnsi="Arial" w:cs="Arial"/>
          <w:sz w:val="22"/>
        </w:rPr>
        <w:tab/>
        <w:t xml:space="preserve">Swanson E, Lord C, Reading J, et al. Simultaneous trimodal single-cell measurement of transcripts, epitopes, and chromatin accessibility using TEA-seq. </w:t>
      </w:r>
      <w:r w:rsidRPr="008F4440">
        <w:rPr>
          <w:rFonts w:ascii="Arial" w:hAnsi="Arial" w:cs="Arial"/>
          <w:i/>
          <w:iCs/>
          <w:sz w:val="22"/>
        </w:rPr>
        <w:t>eLife</w:t>
      </w:r>
      <w:r w:rsidRPr="008F4440">
        <w:rPr>
          <w:rFonts w:ascii="Arial" w:hAnsi="Arial" w:cs="Arial"/>
          <w:sz w:val="22"/>
        </w:rPr>
        <w:t>. 10:e63632. doi:10.7554/eLife.63632</w:t>
      </w:r>
    </w:p>
    <w:p w14:paraId="162CCA9B"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lastRenderedPageBreak/>
        <w:t>10.</w:t>
      </w:r>
      <w:r w:rsidRPr="008F4440">
        <w:rPr>
          <w:rFonts w:ascii="Arial" w:hAnsi="Arial" w:cs="Arial"/>
          <w:sz w:val="22"/>
        </w:rPr>
        <w:tab/>
        <w:t xml:space="preserve">Muftuoglu M, Li L, Liang S, et al. Extended live-cell barcoding approach for multiplexed mass cytometry. </w:t>
      </w:r>
      <w:r w:rsidRPr="008F4440">
        <w:rPr>
          <w:rFonts w:ascii="Arial" w:hAnsi="Arial" w:cs="Arial"/>
          <w:i/>
          <w:iCs/>
          <w:sz w:val="22"/>
        </w:rPr>
        <w:t>Sci Rep</w:t>
      </w:r>
      <w:r w:rsidRPr="008F4440">
        <w:rPr>
          <w:rFonts w:ascii="Arial" w:hAnsi="Arial" w:cs="Arial"/>
          <w:sz w:val="22"/>
        </w:rPr>
        <w:t>. 2021;11(1):12388. doi:10.1038/s41598-021-91816-w</w:t>
      </w:r>
    </w:p>
    <w:p w14:paraId="4F65515B"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1.</w:t>
      </w:r>
      <w:r w:rsidRPr="008F4440">
        <w:rPr>
          <w:rFonts w:ascii="Arial" w:hAnsi="Arial" w:cs="Arial"/>
          <w:sz w:val="22"/>
        </w:rPr>
        <w:tab/>
        <w:t xml:space="preserve">Krutzik PO, Clutter MR, Trejo A, Nolan GP. Fluorescent cell barcoding for multiplex flow cytometry. </w:t>
      </w:r>
      <w:r w:rsidRPr="008F4440">
        <w:rPr>
          <w:rFonts w:ascii="Arial" w:hAnsi="Arial" w:cs="Arial"/>
          <w:i/>
          <w:iCs/>
          <w:sz w:val="22"/>
        </w:rPr>
        <w:t>Curr Protoc Cytom</w:t>
      </w:r>
      <w:r w:rsidRPr="008F4440">
        <w:rPr>
          <w:rFonts w:ascii="Arial" w:hAnsi="Arial" w:cs="Arial"/>
          <w:sz w:val="22"/>
        </w:rPr>
        <w:t>. 2011;Chapter 6:6.31.1-6.31.15. doi:10.1002/0471142956.cy0631s55</w:t>
      </w:r>
    </w:p>
    <w:p w14:paraId="7CEF00F9"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2.</w:t>
      </w:r>
      <w:r w:rsidRPr="008F4440">
        <w:rPr>
          <w:rFonts w:ascii="Arial" w:hAnsi="Arial" w:cs="Arial"/>
          <w:sz w:val="22"/>
        </w:rPr>
        <w:tab/>
        <w:t xml:space="preserve">Krishhan VV, Khan IH, Luciw PA. Multiplexed microbead immunoassays by flow cytometry for molecular profiling: Basic concepts and proteomics applications. </w:t>
      </w:r>
      <w:r w:rsidRPr="008F4440">
        <w:rPr>
          <w:rFonts w:ascii="Arial" w:hAnsi="Arial" w:cs="Arial"/>
          <w:i/>
          <w:iCs/>
          <w:sz w:val="22"/>
        </w:rPr>
        <w:t>Crit Rev Biotechnol</w:t>
      </w:r>
      <w:r w:rsidRPr="008F4440">
        <w:rPr>
          <w:rFonts w:ascii="Arial" w:hAnsi="Arial" w:cs="Arial"/>
          <w:sz w:val="22"/>
        </w:rPr>
        <w:t>. 2009;29(1):29-43. doi:10.1080/07388550802688847</w:t>
      </w:r>
    </w:p>
    <w:p w14:paraId="78054664"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3.</w:t>
      </w:r>
      <w:r w:rsidRPr="008F4440">
        <w:rPr>
          <w:rFonts w:ascii="Arial" w:hAnsi="Arial" w:cs="Arial"/>
          <w:sz w:val="22"/>
        </w:rPr>
        <w:tab/>
        <w:t xml:space="preserve">Pappireddi N, Martin L, Wühr M. A Review on Quantitative Multiplexed Proteomics. </w:t>
      </w:r>
      <w:r w:rsidRPr="008F4440">
        <w:rPr>
          <w:rFonts w:ascii="Arial" w:hAnsi="Arial" w:cs="Arial"/>
          <w:i/>
          <w:iCs/>
          <w:sz w:val="22"/>
        </w:rPr>
        <w:t>Chembiochem Eur J Chem Biol</w:t>
      </w:r>
      <w:r w:rsidRPr="008F4440">
        <w:rPr>
          <w:rFonts w:ascii="Arial" w:hAnsi="Arial" w:cs="Arial"/>
          <w:sz w:val="22"/>
        </w:rPr>
        <w:t>. 2019;20(10):1210-1224. doi:10.1002/cbic.201800650</w:t>
      </w:r>
    </w:p>
    <w:p w14:paraId="7D6A66C8"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4.</w:t>
      </w:r>
      <w:r w:rsidRPr="008F4440">
        <w:rPr>
          <w:rFonts w:ascii="Arial" w:hAnsi="Arial" w:cs="Arial"/>
          <w:sz w:val="22"/>
        </w:rPr>
        <w:tab/>
        <w:t xml:space="preserve">Chen J, Schwarz E. Opportunities and Challenges of Multiplex Assays: A Machine Learning Perspective. In: Guest PC, ed. </w:t>
      </w:r>
      <w:r w:rsidRPr="008F4440">
        <w:rPr>
          <w:rFonts w:ascii="Arial" w:hAnsi="Arial" w:cs="Arial"/>
          <w:i/>
          <w:iCs/>
          <w:sz w:val="22"/>
        </w:rPr>
        <w:t>Multiplex Biomarker Techniques: Methods and Applications</w:t>
      </w:r>
      <w:r w:rsidRPr="008F4440">
        <w:rPr>
          <w:rFonts w:ascii="Arial" w:hAnsi="Arial" w:cs="Arial"/>
          <w:sz w:val="22"/>
        </w:rPr>
        <w:t>. Springer New York; 2017:115-122. doi:10.1007/978-1-4939-6730-8_7</w:t>
      </w:r>
    </w:p>
    <w:p w14:paraId="75F5FB9E"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5.</w:t>
      </w:r>
      <w:r w:rsidRPr="008F4440">
        <w:rPr>
          <w:rFonts w:ascii="Arial" w:hAnsi="Arial" w:cs="Arial"/>
          <w:sz w:val="22"/>
        </w:rPr>
        <w:tab/>
        <w:t xml:space="preserve">Auer PL, Doerge RW. Statistical design and analysis of RNA sequencing data. </w:t>
      </w:r>
      <w:r w:rsidRPr="008F4440">
        <w:rPr>
          <w:rFonts w:ascii="Arial" w:hAnsi="Arial" w:cs="Arial"/>
          <w:i/>
          <w:iCs/>
          <w:sz w:val="22"/>
        </w:rPr>
        <w:t>Genetics</w:t>
      </w:r>
      <w:r w:rsidRPr="008F4440">
        <w:rPr>
          <w:rFonts w:ascii="Arial" w:hAnsi="Arial" w:cs="Arial"/>
          <w:sz w:val="22"/>
        </w:rPr>
        <w:t>. 2010;185(2):405-416. doi:10.1534/genetics.110.114983</w:t>
      </w:r>
    </w:p>
    <w:p w14:paraId="78C2CB10"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6.</w:t>
      </w:r>
      <w:r w:rsidRPr="008F4440">
        <w:rPr>
          <w:rFonts w:ascii="Arial" w:hAnsi="Arial" w:cs="Arial"/>
          <w:sz w:val="22"/>
        </w:rPr>
        <w:tab/>
        <w:t xml:space="preserve">Zhang Y, Xu S, Wen Z, et al. Sample-multiplexing approaches for single-cell sequencing. </w:t>
      </w:r>
      <w:r w:rsidRPr="008F4440">
        <w:rPr>
          <w:rFonts w:ascii="Arial" w:hAnsi="Arial" w:cs="Arial"/>
          <w:i/>
          <w:iCs/>
          <w:sz w:val="22"/>
        </w:rPr>
        <w:t>Cell Mol Life Sci</w:t>
      </w:r>
      <w:r w:rsidRPr="008F4440">
        <w:rPr>
          <w:rFonts w:ascii="Arial" w:hAnsi="Arial" w:cs="Arial"/>
          <w:sz w:val="22"/>
        </w:rPr>
        <w:t>. 2022;79(8):466. doi:10.1007/s00018-022-04482-0</w:t>
      </w:r>
    </w:p>
    <w:p w14:paraId="63F52FF4"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7.</w:t>
      </w:r>
      <w:r w:rsidRPr="008F4440">
        <w:rPr>
          <w:rFonts w:ascii="Arial" w:hAnsi="Arial" w:cs="Arial"/>
          <w:sz w:val="22"/>
        </w:rPr>
        <w:tab/>
        <w:t xml:space="preserve">Brown DV, Anttila CJA, Ling L, et al. A risk-reward examination of sample multiplexing reagents for single cell RNA-Seq. </w:t>
      </w:r>
      <w:r w:rsidRPr="008F4440">
        <w:rPr>
          <w:rFonts w:ascii="Arial" w:hAnsi="Arial" w:cs="Arial"/>
          <w:i/>
          <w:iCs/>
          <w:sz w:val="22"/>
        </w:rPr>
        <w:t>Genomics</w:t>
      </w:r>
      <w:r w:rsidRPr="008F4440">
        <w:rPr>
          <w:rFonts w:ascii="Arial" w:hAnsi="Arial" w:cs="Arial"/>
          <w:sz w:val="22"/>
        </w:rPr>
        <w:t>. 2024;116(2):110793. doi:10.1016/j.ygeno.2024.110793</w:t>
      </w:r>
    </w:p>
    <w:p w14:paraId="503D8951"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8.</w:t>
      </w:r>
      <w:r w:rsidRPr="008F4440">
        <w:rPr>
          <w:rFonts w:ascii="Arial" w:hAnsi="Arial" w:cs="Arial"/>
          <w:sz w:val="22"/>
        </w:rPr>
        <w:tab/>
        <w:t xml:space="preserve">Stoeckius M, Zheng S, Houck-Loomis B, et al. Cell Hashing with barcoded antibodies enables multiplexing and doublet detection for single cell genomics. </w:t>
      </w:r>
      <w:r w:rsidRPr="008F4440">
        <w:rPr>
          <w:rFonts w:ascii="Arial" w:hAnsi="Arial" w:cs="Arial"/>
          <w:i/>
          <w:iCs/>
          <w:sz w:val="22"/>
        </w:rPr>
        <w:t>Genome Biol</w:t>
      </w:r>
      <w:r w:rsidRPr="008F4440">
        <w:rPr>
          <w:rFonts w:ascii="Arial" w:hAnsi="Arial" w:cs="Arial"/>
          <w:sz w:val="22"/>
        </w:rPr>
        <w:t>. 2018;19(1):224. doi:10.1186/s13059-018-1603-1</w:t>
      </w:r>
    </w:p>
    <w:p w14:paraId="63C9D4EC"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19.</w:t>
      </w:r>
      <w:r w:rsidRPr="008F4440">
        <w:rPr>
          <w:rFonts w:ascii="Arial" w:hAnsi="Arial" w:cs="Arial"/>
          <w:sz w:val="22"/>
        </w:rPr>
        <w:tab/>
        <w:t xml:space="preserve">McGinnis CS, Patterson DM, Winkler J, et al. MULTI-seq: sample multiplexing for single-cell RNA sequencing using lipid-tagged indices. </w:t>
      </w:r>
      <w:r w:rsidRPr="008F4440">
        <w:rPr>
          <w:rFonts w:ascii="Arial" w:hAnsi="Arial" w:cs="Arial"/>
          <w:i/>
          <w:iCs/>
          <w:sz w:val="22"/>
        </w:rPr>
        <w:t>Nat Methods</w:t>
      </w:r>
      <w:r w:rsidRPr="008F4440">
        <w:rPr>
          <w:rFonts w:ascii="Arial" w:hAnsi="Arial" w:cs="Arial"/>
          <w:sz w:val="22"/>
        </w:rPr>
        <w:t>. 2019;16(7):619-626. doi:10.1038/s41592-019-0433-8</w:t>
      </w:r>
    </w:p>
    <w:p w14:paraId="50FA3C2C"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0.</w:t>
      </w:r>
      <w:r w:rsidRPr="008F4440">
        <w:rPr>
          <w:rFonts w:ascii="Arial" w:hAnsi="Arial" w:cs="Arial"/>
          <w:sz w:val="22"/>
        </w:rPr>
        <w:tab/>
        <w:t xml:space="preserve">Huang Y, McCarthy DJ, Stegle O. Vireo: Bayesian demultiplexing of pooled single-cell RNA-seq data without genotype reference. </w:t>
      </w:r>
      <w:r w:rsidRPr="008F4440">
        <w:rPr>
          <w:rFonts w:ascii="Arial" w:hAnsi="Arial" w:cs="Arial"/>
          <w:i/>
          <w:iCs/>
          <w:sz w:val="22"/>
        </w:rPr>
        <w:t>Genome Biol</w:t>
      </w:r>
      <w:r w:rsidRPr="008F4440">
        <w:rPr>
          <w:rFonts w:ascii="Arial" w:hAnsi="Arial" w:cs="Arial"/>
          <w:sz w:val="22"/>
        </w:rPr>
        <w:t>. 2019;20(1):273. doi:10.1186/s13059-019-1865-2</w:t>
      </w:r>
    </w:p>
    <w:p w14:paraId="2AE3470B"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1.</w:t>
      </w:r>
      <w:r w:rsidRPr="008F4440">
        <w:rPr>
          <w:rFonts w:ascii="Arial" w:hAnsi="Arial" w:cs="Arial"/>
          <w:sz w:val="22"/>
        </w:rPr>
        <w:tab/>
        <w:t xml:space="preserve">Kang HM, Subramaniam M, Targ S, et al. Multiplexed droplet single-cell RNA-sequencing using natural genetic variation. </w:t>
      </w:r>
      <w:r w:rsidRPr="008F4440">
        <w:rPr>
          <w:rFonts w:ascii="Arial" w:hAnsi="Arial" w:cs="Arial"/>
          <w:i/>
          <w:iCs/>
          <w:sz w:val="22"/>
        </w:rPr>
        <w:t>Nat Biotechnol</w:t>
      </w:r>
      <w:r w:rsidRPr="008F4440">
        <w:rPr>
          <w:rFonts w:ascii="Arial" w:hAnsi="Arial" w:cs="Arial"/>
          <w:sz w:val="22"/>
        </w:rPr>
        <w:t>. 2018;36(1):89-94. doi:10.1038/nbt.4042</w:t>
      </w:r>
    </w:p>
    <w:p w14:paraId="6C29296A"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2.</w:t>
      </w:r>
      <w:r w:rsidRPr="008F4440">
        <w:rPr>
          <w:rFonts w:ascii="Arial" w:hAnsi="Arial" w:cs="Arial"/>
          <w:sz w:val="22"/>
        </w:rPr>
        <w:tab/>
        <w:t xml:space="preserve">Boggy GJ, McElfresh GW, Mahyari E, et al. BFF and cellhashR: analysis tools for accurate demultiplexing of cell hashing data. </w:t>
      </w:r>
      <w:r w:rsidRPr="008F4440">
        <w:rPr>
          <w:rFonts w:ascii="Arial" w:hAnsi="Arial" w:cs="Arial"/>
          <w:i/>
          <w:iCs/>
          <w:sz w:val="22"/>
        </w:rPr>
        <w:t>Bioinforma Oxf Engl</w:t>
      </w:r>
      <w:r w:rsidRPr="008F4440">
        <w:rPr>
          <w:rFonts w:ascii="Arial" w:hAnsi="Arial" w:cs="Arial"/>
          <w:sz w:val="22"/>
        </w:rPr>
        <w:t>. 2022;38(10):2791-2801. doi:10.1093/bioinformatics/btac213</w:t>
      </w:r>
    </w:p>
    <w:p w14:paraId="0226BF19"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3.</w:t>
      </w:r>
      <w:r w:rsidRPr="008F4440">
        <w:rPr>
          <w:rFonts w:ascii="Arial" w:hAnsi="Arial" w:cs="Arial"/>
          <w:sz w:val="22"/>
        </w:rPr>
        <w:tab/>
        <w:t xml:space="preserve">Hao Y, Hao S, Andersen-Nissen E, et al. Integrated analysis of multimodal single-cell data. </w:t>
      </w:r>
      <w:r w:rsidRPr="008F4440">
        <w:rPr>
          <w:rFonts w:ascii="Arial" w:hAnsi="Arial" w:cs="Arial"/>
          <w:i/>
          <w:iCs/>
          <w:sz w:val="22"/>
        </w:rPr>
        <w:t>Cell</w:t>
      </w:r>
      <w:r w:rsidRPr="008F4440">
        <w:rPr>
          <w:rFonts w:ascii="Arial" w:hAnsi="Arial" w:cs="Arial"/>
          <w:sz w:val="22"/>
        </w:rPr>
        <w:t>. 2021;184(13):3573-3587.e29. doi:10.1016/j.cell.2021.04.048</w:t>
      </w:r>
    </w:p>
    <w:p w14:paraId="237DD1AA"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lastRenderedPageBreak/>
        <w:t>24.</w:t>
      </w:r>
      <w:r w:rsidRPr="008F4440">
        <w:rPr>
          <w:rFonts w:ascii="Arial" w:hAnsi="Arial" w:cs="Arial"/>
          <w:sz w:val="22"/>
        </w:rPr>
        <w:tab/>
        <w:t xml:space="preserve">Lun ATL, Riesenfeld S, Andrews T, Dao TP, Gomes T, Marioni JC. EmptyDrops: distinguishing cells from empty droplets in droplet-based single-cell RNA sequencing data. </w:t>
      </w:r>
      <w:r w:rsidRPr="008F4440">
        <w:rPr>
          <w:rFonts w:ascii="Arial" w:hAnsi="Arial" w:cs="Arial"/>
          <w:i/>
          <w:iCs/>
          <w:sz w:val="22"/>
        </w:rPr>
        <w:t>Genome Biol</w:t>
      </w:r>
      <w:r w:rsidRPr="008F4440">
        <w:rPr>
          <w:rFonts w:ascii="Arial" w:hAnsi="Arial" w:cs="Arial"/>
          <w:sz w:val="22"/>
        </w:rPr>
        <w:t>. 2019;20(1):63. doi:10.1186/s13059-019-1662-y</w:t>
      </w:r>
    </w:p>
    <w:p w14:paraId="2CE1275A"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5.</w:t>
      </w:r>
      <w:r w:rsidRPr="008F4440">
        <w:rPr>
          <w:rFonts w:ascii="Arial" w:hAnsi="Arial" w:cs="Arial"/>
          <w:sz w:val="22"/>
        </w:rPr>
        <w:tab/>
        <w:t xml:space="preserve">Xin H, Lian Q, Jiang Y, et al. GMM-Demux: sample demultiplexing, multiplet detection, experiment planning, and novel cell-type verification in single cell sequencing. </w:t>
      </w:r>
      <w:r w:rsidRPr="008F4440">
        <w:rPr>
          <w:rFonts w:ascii="Arial" w:hAnsi="Arial" w:cs="Arial"/>
          <w:i/>
          <w:iCs/>
          <w:sz w:val="22"/>
        </w:rPr>
        <w:t>Genome Biol</w:t>
      </w:r>
      <w:r w:rsidRPr="008F4440">
        <w:rPr>
          <w:rFonts w:ascii="Arial" w:hAnsi="Arial" w:cs="Arial"/>
          <w:sz w:val="22"/>
        </w:rPr>
        <w:t>. 2020;21(1):188. doi:10.1186/s13059-020-02084-2</w:t>
      </w:r>
    </w:p>
    <w:p w14:paraId="54AF61D7"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6.</w:t>
      </w:r>
      <w:r w:rsidRPr="008F4440">
        <w:rPr>
          <w:rFonts w:ascii="Arial" w:hAnsi="Arial" w:cs="Arial"/>
          <w:sz w:val="22"/>
        </w:rPr>
        <w:tab/>
        <w:t xml:space="preserve">Klein HU. demuxmix: Demultiplexing oligonucleotide-barcoded single-cell RNA sequencing data with regression mixture models. </w:t>
      </w:r>
      <w:r w:rsidRPr="008F4440">
        <w:rPr>
          <w:rFonts w:ascii="Arial" w:hAnsi="Arial" w:cs="Arial"/>
          <w:i/>
          <w:iCs/>
          <w:sz w:val="22"/>
        </w:rPr>
        <w:t>BioRxiv Prepr Serv Biol</w:t>
      </w:r>
      <w:r w:rsidRPr="008F4440">
        <w:rPr>
          <w:rFonts w:ascii="Arial" w:hAnsi="Arial" w:cs="Arial"/>
          <w:sz w:val="22"/>
        </w:rPr>
        <w:t>. Published online January 29, 2023:2023.01.27.525961. doi:10.1101/2023.01.27.525961</w:t>
      </w:r>
    </w:p>
    <w:p w14:paraId="67494D25"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7.</w:t>
      </w:r>
      <w:r w:rsidRPr="008F4440">
        <w:rPr>
          <w:rFonts w:ascii="Arial" w:hAnsi="Arial" w:cs="Arial"/>
          <w:sz w:val="22"/>
        </w:rPr>
        <w:tab/>
        <w:t xml:space="preserve">Gaublomme JT, Li B, McCabe C, et al. Nuclei multiplexing with barcoded antibodies for single-nucleus genomics. </w:t>
      </w:r>
      <w:r w:rsidRPr="008F4440">
        <w:rPr>
          <w:rFonts w:ascii="Arial" w:hAnsi="Arial" w:cs="Arial"/>
          <w:i/>
          <w:iCs/>
          <w:sz w:val="22"/>
        </w:rPr>
        <w:t>Nat Commun</w:t>
      </w:r>
      <w:r w:rsidRPr="008F4440">
        <w:rPr>
          <w:rFonts w:ascii="Arial" w:hAnsi="Arial" w:cs="Arial"/>
          <w:sz w:val="22"/>
        </w:rPr>
        <w:t>. 2019;10(1):2907. doi:10.1038/s41467-019-10756-2</w:t>
      </w:r>
    </w:p>
    <w:p w14:paraId="02216EB2"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8.</w:t>
      </w:r>
      <w:r w:rsidRPr="008F4440">
        <w:rPr>
          <w:rFonts w:ascii="Arial" w:hAnsi="Arial" w:cs="Arial"/>
          <w:sz w:val="22"/>
        </w:rPr>
        <w:tab/>
        <w:t xml:space="preserve">Bernstein NJ, Fong NL, Lam I, Roy MA, Hendrickson DG, Kelley DR. Solo: Doublet Identification in Single-Cell RNA-Seq via Semi-Supervised Deep Learning. </w:t>
      </w:r>
      <w:r w:rsidRPr="008F4440">
        <w:rPr>
          <w:rFonts w:ascii="Arial" w:hAnsi="Arial" w:cs="Arial"/>
          <w:i/>
          <w:iCs/>
          <w:sz w:val="22"/>
        </w:rPr>
        <w:t>Cell Syst</w:t>
      </w:r>
      <w:r w:rsidRPr="008F4440">
        <w:rPr>
          <w:rFonts w:ascii="Arial" w:hAnsi="Arial" w:cs="Arial"/>
          <w:sz w:val="22"/>
        </w:rPr>
        <w:t>. 2020;11(1):95-101.e5. doi:10.1016/j.cels.2020.05.010</w:t>
      </w:r>
    </w:p>
    <w:p w14:paraId="57A04581"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29.</w:t>
      </w:r>
      <w:r w:rsidRPr="008F4440">
        <w:rPr>
          <w:rFonts w:ascii="Arial" w:hAnsi="Arial" w:cs="Arial"/>
          <w:sz w:val="22"/>
        </w:rPr>
        <w:tab/>
        <w:t xml:space="preserve">Howitt G, Feng Y, Tobar L, et al. Benchmarking single-cell hashtag oligo demultiplexing methods. </w:t>
      </w:r>
      <w:r w:rsidRPr="008F4440">
        <w:rPr>
          <w:rFonts w:ascii="Arial" w:hAnsi="Arial" w:cs="Arial"/>
          <w:i/>
          <w:iCs/>
          <w:sz w:val="22"/>
        </w:rPr>
        <w:t>NAR Genomics Bioinforma</w:t>
      </w:r>
      <w:r w:rsidRPr="008F4440">
        <w:rPr>
          <w:rFonts w:ascii="Arial" w:hAnsi="Arial" w:cs="Arial"/>
          <w:sz w:val="22"/>
        </w:rPr>
        <w:t>. 2023;5(4):lqad086. doi:10.1093/nargab/lqad086</w:t>
      </w:r>
    </w:p>
    <w:p w14:paraId="3A975177" w14:textId="77777777" w:rsidR="008F4440" w:rsidRPr="008F4440" w:rsidRDefault="008F4440" w:rsidP="008F4440">
      <w:pPr>
        <w:pStyle w:val="Bibliography"/>
        <w:spacing w:after="0"/>
        <w:rPr>
          <w:rFonts w:ascii="Arial" w:hAnsi="Arial" w:cs="Arial"/>
          <w:sz w:val="22"/>
        </w:rPr>
      </w:pPr>
      <w:r w:rsidRPr="008F4440">
        <w:rPr>
          <w:rFonts w:ascii="Arial" w:hAnsi="Arial" w:cs="Arial"/>
          <w:sz w:val="22"/>
        </w:rPr>
        <w:t>30.</w:t>
      </w:r>
      <w:r w:rsidRPr="008F4440">
        <w:rPr>
          <w:rFonts w:ascii="Arial" w:hAnsi="Arial" w:cs="Arial"/>
          <w:sz w:val="22"/>
        </w:rPr>
        <w:tab/>
        <w:t xml:space="preserve">Plan EL. Modeling and Simulation of Count Data. </w:t>
      </w:r>
      <w:r w:rsidRPr="008F4440">
        <w:rPr>
          <w:rFonts w:ascii="Arial" w:hAnsi="Arial" w:cs="Arial"/>
          <w:i/>
          <w:iCs/>
          <w:sz w:val="22"/>
        </w:rPr>
        <w:t>CPT Pharmacomet Syst Pharmacol</w:t>
      </w:r>
      <w:r w:rsidRPr="008F4440">
        <w:rPr>
          <w:rFonts w:ascii="Arial" w:hAnsi="Arial" w:cs="Arial"/>
          <w:sz w:val="22"/>
        </w:rPr>
        <w:t>. 2014;3(8):e129. doi:10.1038/psp.2014.27</w:t>
      </w:r>
    </w:p>
    <w:p w14:paraId="4073BCFF" w14:textId="1A783CC5" w:rsidR="00034226" w:rsidRPr="00034226" w:rsidRDefault="004B478C" w:rsidP="00BB71BA">
      <w:pPr>
        <w:pStyle w:val="NoSpacing"/>
        <w:jc w:val="both"/>
        <w:rPr>
          <w:rFonts w:ascii="Arial" w:hAnsi="Arial" w:cs="Arial"/>
          <w:b/>
          <w:bCs/>
          <w:sz w:val="22"/>
          <w:szCs w:val="22"/>
        </w:rPr>
      </w:pPr>
      <w:r>
        <w:rPr>
          <w:rFonts w:ascii="Arial" w:hAnsi="Arial" w:cs="Arial"/>
          <w:b/>
          <w:bCs/>
          <w:sz w:val="22"/>
          <w:szCs w:val="22"/>
        </w:rPr>
        <w:fldChar w:fldCharType="end"/>
      </w:r>
    </w:p>
    <w:sectPr w:rsidR="00034226" w:rsidRPr="00034226" w:rsidSect="00B441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B8DE6" w14:textId="77777777" w:rsidR="00034650" w:rsidRDefault="00034650" w:rsidP="00034650">
      <w:pPr>
        <w:spacing w:after="0" w:line="240" w:lineRule="auto"/>
      </w:pPr>
      <w:r>
        <w:separator/>
      </w:r>
    </w:p>
  </w:endnote>
  <w:endnote w:type="continuationSeparator" w:id="0">
    <w:p w14:paraId="06E49954" w14:textId="77777777" w:rsidR="00034650" w:rsidRDefault="00034650" w:rsidP="00034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7EDF7" w14:textId="77777777" w:rsidR="00034650" w:rsidRDefault="00034650" w:rsidP="00034650">
      <w:pPr>
        <w:spacing w:after="0" w:line="240" w:lineRule="auto"/>
      </w:pPr>
      <w:r>
        <w:separator/>
      </w:r>
    </w:p>
  </w:footnote>
  <w:footnote w:type="continuationSeparator" w:id="0">
    <w:p w14:paraId="09C6F02E" w14:textId="77777777" w:rsidR="00034650" w:rsidRDefault="00034650" w:rsidP="000346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5770E"/>
    <w:multiLevelType w:val="hybridMultilevel"/>
    <w:tmpl w:val="4C90B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28063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29B"/>
    <w:rsid w:val="00000EA0"/>
    <w:rsid w:val="0001628A"/>
    <w:rsid w:val="00021F6B"/>
    <w:rsid w:val="00026FA1"/>
    <w:rsid w:val="0003331B"/>
    <w:rsid w:val="00034226"/>
    <w:rsid w:val="00034650"/>
    <w:rsid w:val="000422E9"/>
    <w:rsid w:val="00052EEE"/>
    <w:rsid w:val="00055F0B"/>
    <w:rsid w:val="00057B42"/>
    <w:rsid w:val="000755F2"/>
    <w:rsid w:val="00087F3F"/>
    <w:rsid w:val="00094011"/>
    <w:rsid w:val="00095C9E"/>
    <w:rsid w:val="000D47A5"/>
    <w:rsid w:val="000D49AE"/>
    <w:rsid w:val="000E3335"/>
    <w:rsid w:val="000F1380"/>
    <w:rsid w:val="000F3F1B"/>
    <w:rsid w:val="000F67A0"/>
    <w:rsid w:val="00101E65"/>
    <w:rsid w:val="001147E8"/>
    <w:rsid w:val="00124897"/>
    <w:rsid w:val="0014749A"/>
    <w:rsid w:val="001555DF"/>
    <w:rsid w:val="001627A6"/>
    <w:rsid w:val="00173BCD"/>
    <w:rsid w:val="00177079"/>
    <w:rsid w:val="001861A0"/>
    <w:rsid w:val="00192388"/>
    <w:rsid w:val="001949A3"/>
    <w:rsid w:val="001B27C5"/>
    <w:rsid w:val="001C1528"/>
    <w:rsid w:val="001C68BB"/>
    <w:rsid w:val="001D0663"/>
    <w:rsid w:val="001E0AB8"/>
    <w:rsid w:val="001F33FC"/>
    <w:rsid w:val="002020B4"/>
    <w:rsid w:val="0020344A"/>
    <w:rsid w:val="00205F31"/>
    <w:rsid w:val="00210F94"/>
    <w:rsid w:val="00215BA6"/>
    <w:rsid w:val="00217988"/>
    <w:rsid w:val="00236978"/>
    <w:rsid w:val="002376E3"/>
    <w:rsid w:val="0024057E"/>
    <w:rsid w:val="00240C48"/>
    <w:rsid w:val="00245384"/>
    <w:rsid w:val="002505C6"/>
    <w:rsid w:val="00266E5C"/>
    <w:rsid w:val="00274AEC"/>
    <w:rsid w:val="00291573"/>
    <w:rsid w:val="00293BA0"/>
    <w:rsid w:val="002A532C"/>
    <w:rsid w:val="002A5803"/>
    <w:rsid w:val="002C595F"/>
    <w:rsid w:val="002D7755"/>
    <w:rsid w:val="002E1202"/>
    <w:rsid w:val="002E5BC0"/>
    <w:rsid w:val="00303475"/>
    <w:rsid w:val="0030722A"/>
    <w:rsid w:val="00312E5F"/>
    <w:rsid w:val="003152BB"/>
    <w:rsid w:val="0031763D"/>
    <w:rsid w:val="003212CF"/>
    <w:rsid w:val="00324C8D"/>
    <w:rsid w:val="00363BB1"/>
    <w:rsid w:val="00380DA6"/>
    <w:rsid w:val="00395376"/>
    <w:rsid w:val="003A1A05"/>
    <w:rsid w:val="003C48BF"/>
    <w:rsid w:val="003C5A8D"/>
    <w:rsid w:val="003E586C"/>
    <w:rsid w:val="003E7BB1"/>
    <w:rsid w:val="003F2F1E"/>
    <w:rsid w:val="00400FC3"/>
    <w:rsid w:val="0041079E"/>
    <w:rsid w:val="0042413E"/>
    <w:rsid w:val="0042660A"/>
    <w:rsid w:val="00430A27"/>
    <w:rsid w:val="0044404A"/>
    <w:rsid w:val="00457F0C"/>
    <w:rsid w:val="00464744"/>
    <w:rsid w:val="0048453C"/>
    <w:rsid w:val="004B478C"/>
    <w:rsid w:val="004B5062"/>
    <w:rsid w:val="004B5A0B"/>
    <w:rsid w:val="004D19E4"/>
    <w:rsid w:val="004D1E3A"/>
    <w:rsid w:val="004E25FF"/>
    <w:rsid w:val="0053246D"/>
    <w:rsid w:val="00540BA5"/>
    <w:rsid w:val="00553B33"/>
    <w:rsid w:val="005540AE"/>
    <w:rsid w:val="005935A6"/>
    <w:rsid w:val="00596981"/>
    <w:rsid w:val="00597C4A"/>
    <w:rsid w:val="005A12D6"/>
    <w:rsid w:val="005B2783"/>
    <w:rsid w:val="005B79C0"/>
    <w:rsid w:val="005C1487"/>
    <w:rsid w:val="005C1A38"/>
    <w:rsid w:val="005C4F3F"/>
    <w:rsid w:val="005C562D"/>
    <w:rsid w:val="005E7784"/>
    <w:rsid w:val="00611BE8"/>
    <w:rsid w:val="00612E50"/>
    <w:rsid w:val="00621135"/>
    <w:rsid w:val="00627B06"/>
    <w:rsid w:val="006336D0"/>
    <w:rsid w:val="006373D5"/>
    <w:rsid w:val="006B0F6F"/>
    <w:rsid w:val="006B367E"/>
    <w:rsid w:val="006B7045"/>
    <w:rsid w:val="006C356D"/>
    <w:rsid w:val="006C693D"/>
    <w:rsid w:val="006E2961"/>
    <w:rsid w:val="006E5E13"/>
    <w:rsid w:val="006E6C22"/>
    <w:rsid w:val="006F0645"/>
    <w:rsid w:val="006F44E3"/>
    <w:rsid w:val="006F5E75"/>
    <w:rsid w:val="00727C69"/>
    <w:rsid w:val="007308AD"/>
    <w:rsid w:val="007321FA"/>
    <w:rsid w:val="00734232"/>
    <w:rsid w:val="007412AF"/>
    <w:rsid w:val="00751032"/>
    <w:rsid w:val="00774BBA"/>
    <w:rsid w:val="007A07F5"/>
    <w:rsid w:val="007A74AD"/>
    <w:rsid w:val="007B17E1"/>
    <w:rsid w:val="007C03D6"/>
    <w:rsid w:val="007C310E"/>
    <w:rsid w:val="007D53A2"/>
    <w:rsid w:val="007F37E5"/>
    <w:rsid w:val="007F7003"/>
    <w:rsid w:val="00802F52"/>
    <w:rsid w:val="00816083"/>
    <w:rsid w:val="00820D74"/>
    <w:rsid w:val="00823A0F"/>
    <w:rsid w:val="00830F29"/>
    <w:rsid w:val="0083283C"/>
    <w:rsid w:val="00853045"/>
    <w:rsid w:val="008616A5"/>
    <w:rsid w:val="00871401"/>
    <w:rsid w:val="008727C4"/>
    <w:rsid w:val="00876AC1"/>
    <w:rsid w:val="00880F71"/>
    <w:rsid w:val="008A068A"/>
    <w:rsid w:val="008A1D31"/>
    <w:rsid w:val="008D4C5E"/>
    <w:rsid w:val="008F034C"/>
    <w:rsid w:val="008F4440"/>
    <w:rsid w:val="008F7678"/>
    <w:rsid w:val="0090287D"/>
    <w:rsid w:val="00911E8F"/>
    <w:rsid w:val="0091357E"/>
    <w:rsid w:val="00917A1D"/>
    <w:rsid w:val="009351D4"/>
    <w:rsid w:val="00943B31"/>
    <w:rsid w:val="0094747E"/>
    <w:rsid w:val="009577AF"/>
    <w:rsid w:val="00967DF3"/>
    <w:rsid w:val="00974086"/>
    <w:rsid w:val="00975E2C"/>
    <w:rsid w:val="00995092"/>
    <w:rsid w:val="00995E0E"/>
    <w:rsid w:val="009A108D"/>
    <w:rsid w:val="009A2415"/>
    <w:rsid w:val="009A2DA3"/>
    <w:rsid w:val="009A2E5D"/>
    <w:rsid w:val="009A5F04"/>
    <w:rsid w:val="009A66C4"/>
    <w:rsid w:val="009B464D"/>
    <w:rsid w:val="009B6917"/>
    <w:rsid w:val="009C5C1D"/>
    <w:rsid w:val="009F51CF"/>
    <w:rsid w:val="009F627C"/>
    <w:rsid w:val="00A07C01"/>
    <w:rsid w:val="00A10D42"/>
    <w:rsid w:val="00A17DAF"/>
    <w:rsid w:val="00A35CAF"/>
    <w:rsid w:val="00A46786"/>
    <w:rsid w:val="00A674A5"/>
    <w:rsid w:val="00A67753"/>
    <w:rsid w:val="00A723A6"/>
    <w:rsid w:val="00A80CB0"/>
    <w:rsid w:val="00AB4BAC"/>
    <w:rsid w:val="00AC29C6"/>
    <w:rsid w:val="00AC6B3F"/>
    <w:rsid w:val="00AD2C5D"/>
    <w:rsid w:val="00AE0444"/>
    <w:rsid w:val="00AE39C5"/>
    <w:rsid w:val="00AF49A4"/>
    <w:rsid w:val="00B31BD9"/>
    <w:rsid w:val="00B32C8C"/>
    <w:rsid w:val="00B42C58"/>
    <w:rsid w:val="00B4411A"/>
    <w:rsid w:val="00B45B60"/>
    <w:rsid w:val="00B51D5D"/>
    <w:rsid w:val="00B528C7"/>
    <w:rsid w:val="00B554A9"/>
    <w:rsid w:val="00B60D8D"/>
    <w:rsid w:val="00B716B7"/>
    <w:rsid w:val="00B82028"/>
    <w:rsid w:val="00B83722"/>
    <w:rsid w:val="00B84EE3"/>
    <w:rsid w:val="00B945E7"/>
    <w:rsid w:val="00BB71BA"/>
    <w:rsid w:val="00BC07D6"/>
    <w:rsid w:val="00BD07B0"/>
    <w:rsid w:val="00BD2574"/>
    <w:rsid w:val="00BD74B1"/>
    <w:rsid w:val="00BD7B58"/>
    <w:rsid w:val="00BE26D2"/>
    <w:rsid w:val="00BE5232"/>
    <w:rsid w:val="00BF438B"/>
    <w:rsid w:val="00BF7C66"/>
    <w:rsid w:val="00C11D03"/>
    <w:rsid w:val="00C16F98"/>
    <w:rsid w:val="00C25F35"/>
    <w:rsid w:val="00C2733F"/>
    <w:rsid w:val="00C3423C"/>
    <w:rsid w:val="00C533E7"/>
    <w:rsid w:val="00C679A9"/>
    <w:rsid w:val="00C736B4"/>
    <w:rsid w:val="00C9014B"/>
    <w:rsid w:val="00C95599"/>
    <w:rsid w:val="00CA0512"/>
    <w:rsid w:val="00CA10B7"/>
    <w:rsid w:val="00CA2297"/>
    <w:rsid w:val="00CA47DD"/>
    <w:rsid w:val="00CB0D5F"/>
    <w:rsid w:val="00CB5899"/>
    <w:rsid w:val="00CB6144"/>
    <w:rsid w:val="00CC31FA"/>
    <w:rsid w:val="00CC3A46"/>
    <w:rsid w:val="00CC429B"/>
    <w:rsid w:val="00CC5B72"/>
    <w:rsid w:val="00CC6F9C"/>
    <w:rsid w:val="00CD3D88"/>
    <w:rsid w:val="00CF5A56"/>
    <w:rsid w:val="00CF7CFF"/>
    <w:rsid w:val="00D05F26"/>
    <w:rsid w:val="00D07ABD"/>
    <w:rsid w:val="00D21E0D"/>
    <w:rsid w:val="00D24290"/>
    <w:rsid w:val="00D30420"/>
    <w:rsid w:val="00D376CA"/>
    <w:rsid w:val="00D44D23"/>
    <w:rsid w:val="00D44E4F"/>
    <w:rsid w:val="00D507B9"/>
    <w:rsid w:val="00D6338A"/>
    <w:rsid w:val="00D80102"/>
    <w:rsid w:val="00D82217"/>
    <w:rsid w:val="00D86C11"/>
    <w:rsid w:val="00D95230"/>
    <w:rsid w:val="00DA0109"/>
    <w:rsid w:val="00DA0C8B"/>
    <w:rsid w:val="00DA208C"/>
    <w:rsid w:val="00DC56BC"/>
    <w:rsid w:val="00DD01E4"/>
    <w:rsid w:val="00DD069B"/>
    <w:rsid w:val="00E04488"/>
    <w:rsid w:val="00E04930"/>
    <w:rsid w:val="00E23156"/>
    <w:rsid w:val="00E23CAF"/>
    <w:rsid w:val="00E245C6"/>
    <w:rsid w:val="00E54E9E"/>
    <w:rsid w:val="00E578EB"/>
    <w:rsid w:val="00E64AA5"/>
    <w:rsid w:val="00E74F1C"/>
    <w:rsid w:val="00E7776A"/>
    <w:rsid w:val="00E8764A"/>
    <w:rsid w:val="00EA08B6"/>
    <w:rsid w:val="00EA35A0"/>
    <w:rsid w:val="00EA46D9"/>
    <w:rsid w:val="00EB27F5"/>
    <w:rsid w:val="00EC5D3F"/>
    <w:rsid w:val="00EE0364"/>
    <w:rsid w:val="00EE5A55"/>
    <w:rsid w:val="00EE6CD5"/>
    <w:rsid w:val="00F002A8"/>
    <w:rsid w:val="00F0337F"/>
    <w:rsid w:val="00F05EC1"/>
    <w:rsid w:val="00F2704A"/>
    <w:rsid w:val="00F35486"/>
    <w:rsid w:val="00F4187B"/>
    <w:rsid w:val="00F41ED6"/>
    <w:rsid w:val="00F57FA9"/>
    <w:rsid w:val="00F63602"/>
    <w:rsid w:val="00F660A2"/>
    <w:rsid w:val="00F70449"/>
    <w:rsid w:val="00F81B8C"/>
    <w:rsid w:val="00F82E9B"/>
    <w:rsid w:val="00F95BC5"/>
    <w:rsid w:val="00FA4315"/>
    <w:rsid w:val="00FC52F5"/>
    <w:rsid w:val="00FE3F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12774"/>
  <w15:chartTrackingRefBased/>
  <w15:docId w15:val="{35AF0BEB-8F2D-4D35-9AD7-1E87C0C9D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2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C42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2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2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42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42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42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42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42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2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C42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2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2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42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42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42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42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429B"/>
    <w:rPr>
      <w:rFonts w:eastAsiaTheme="majorEastAsia" w:cstheme="majorBidi"/>
      <w:color w:val="272727" w:themeColor="text1" w:themeTint="D8"/>
    </w:rPr>
  </w:style>
  <w:style w:type="paragraph" w:styleId="Title">
    <w:name w:val="Title"/>
    <w:basedOn w:val="Normal"/>
    <w:next w:val="Normal"/>
    <w:link w:val="TitleChar"/>
    <w:uiPriority w:val="10"/>
    <w:qFormat/>
    <w:rsid w:val="00CC42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2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2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2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429B"/>
    <w:pPr>
      <w:spacing w:before="160"/>
      <w:jc w:val="center"/>
    </w:pPr>
    <w:rPr>
      <w:i/>
      <w:iCs/>
      <w:color w:val="404040" w:themeColor="text1" w:themeTint="BF"/>
    </w:rPr>
  </w:style>
  <w:style w:type="character" w:customStyle="1" w:styleId="QuoteChar">
    <w:name w:val="Quote Char"/>
    <w:basedOn w:val="DefaultParagraphFont"/>
    <w:link w:val="Quote"/>
    <w:uiPriority w:val="29"/>
    <w:rsid w:val="00CC429B"/>
    <w:rPr>
      <w:i/>
      <w:iCs/>
      <w:color w:val="404040" w:themeColor="text1" w:themeTint="BF"/>
    </w:rPr>
  </w:style>
  <w:style w:type="paragraph" w:styleId="ListParagraph">
    <w:name w:val="List Paragraph"/>
    <w:basedOn w:val="Normal"/>
    <w:uiPriority w:val="34"/>
    <w:qFormat/>
    <w:rsid w:val="00CC429B"/>
    <w:pPr>
      <w:ind w:left="720"/>
      <w:contextualSpacing/>
    </w:pPr>
  </w:style>
  <w:style w:type="character" w:styleId="IntenseEmphasis">
    <w:name w:val="Intense Emphasis"/>
    <w:basedOn w:val="DefaultParagraphFont"/>
    <w:uiPriority w:val="21"/>
    <w:qFormat/>
    <w:rsid w:val="00CC429B"/>
    <w:rPr>
      <w:i/>
      <w:iCs/>
      <w:color w:val="0F4761" w:themeColor="accent1" w:themeShade="BF"/>
    </w:rPr>
  </w:style>
  <w:style w:type="paragraph" w:styleId="IntenseQuote">
    <w:name w:val="Intense Quote"/>
    <w:basedOn w:val="Normal"/>
    <w:next w:val="Normal"/>
    <w:link w:val="IntenseQuoteChar"/>
    <w:uiPriority w:val="30"/>
    <w:qFormat/>
    <w:rsid w:val="00CC42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29B"/>
    <w:rPr>
      <w:i/>
      <w:iCs/>
      <w:color w:val="0F4761" w:themeColor="accent1" w:themeShade="BF"/>
    </w:rPr>
  </w:style>
  <w:style w:type="character" w:styleId="IntenseReference">
    <w:name w:val="Intense Reference"/>
    <w:basedOn w:val="DefaultParagraphFont"/>
    <w:uiPriority w:val="32"/>
    <w:qFormat/>
    <w:rsid w:val="00CC429B"/>
    <w:rPr>
      <w:b/>
      <w:bCs/>
      <w:smallCaps/>
      <w:color w:val="0F4761" w:themeColor="accent1" w:themeShade="BF"/>
      <w:spacing w:val="5"/>
    </w:rPr>
  </w:style>
  <w:style w:type="paragraph" w:styleId="NoSpacing">
    <w:name w:val="No Spacing"/>
    <w:uiPriority w:val="1"/>
    <w:qFormat/>
    <w:rsid w:val="00CC429B"/>
    <w:pPr>
      <w:spacing w:after="0" w:line="240" w:lineRule="auto"/>
    </w:pPr>
  </w:style>
  <w:style w:type="character" w:styleId="Hyperlink">
    <w:name w:val="Hyperlink"/>
    <w:basedOn w:val="DefaultParagraphFont"/>
    <w:uiPriority w:val="99"/>
    <w:unhideWhenUsed/>
    <w:rsid w:val="00830F29"/>
    <w:rPr>
      <w:color w:val="467886" w:themeColor="hyperlink"/>
      <w:u w:val="single"/>
    </w:rPr>
  </w:style>
  <w:style w:type="character" w:styleId="UnresolvedMention">
    <w:name w:val="Unresolved Mention"/>
    <w:basedOn w:val="DefaultParagraphFont"/>
    <w:uiPriority w:val="99"/>
    <w:semiHidden/>
    <w:unhideWhenUsed/>
    <w:rsid w:val="00830F29"/>
    <w:rPr>
      <w:color w:val="605E5C"/>
      <w:shd w:val="clear" w:color="auto" w:fill="E1DFDD"/>
    </w:rPr>
  </w:style>
  <w:style w:type="character" w:styleId="PlaceholderText">
    <w:name w:val="Placeholder Text"/>
    <w:basedOn w:val="DefaultParagraphFont"/>
    <w:uiPriority w:val="99"/>
    <w:semiHidden/>
    <w:rsid w:val="001B27C5"/>
    <w:rPr>
      <w:color w:val="666666"/>
    </w:rPr>
  </w:style>
  <w:style w:type="paragraph" w:styleId="Header">
    <w:name w:val="header"/>
    <w:basedOn w:val="Normal"/>
    <w:link w:val="HeaderChar"/>
    <w:uiPriority w:val="99"/>
    <w:unhideWhenUsed/>
    <w:rsid w:val="000346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4650"/>
  </w:style>
  <w:style w:type="paragraph" w:styleId="Footer">
    <w:name w:val="footer"/>
    <w:basedOn w:val="Normal"/>
    <w:link w:val="FooterChar"/>
    <w:uiPriority w:val="99"/>
    <w:unhideWhenUsed/>
    <w:rsid w:val="000346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4650"/>
  </w:style>
  <w:style w:type="paragraph" w:styleId="Bibliography">
    <w:name w:val="Bibliography"/>
    <w:basedOn w:val="Normal"/>
    <w:next w:val="Normal"/>
    <w:uiPriority w:val="37"/>
    <w:unhideWhenUsed/>
    <w:rsid w:val="004B478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styles" Target="styles.xml"/><Relationship Id="rId61" Type="http://schemas.openxmlformats.org/officeDocument/2006/relationships/image" Target="media/image51.png"/><Relationship Id="rId82"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footnotes" Target="foot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satijalab.org/costpercell/"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webSettings" Target="webSettings.xml"/><Relationship Id="rId71"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C995379A5504F419BE487820C9AC4D7" ma:contentTypeVersion="15" ma:contentTypeDescription="Create a new document." ma:contentTypeScope="" ma:versionID="899af21737618ff978d7e2ae80196cae">
  <xsd:schema xmlns:xsd="http://www.w3.org/2001/XMLSchema" xmlns:xs="http://www.w3.org/2001/XMLSchema" xmlns:p="http://schemas.microsoft.com/office/2006/metadata/properties" xmlns:ns3="1684e9e4-a927-4152-a679-a3fceafc5235" xmlns:ns4="89381d4c-8c36-4c9e-8217-66b7a46f8265" targetNamespace="http://schemas.microsoft.com/office/2006/metadata/properties" ma:root="true" ma:fieldsID="f40e5ab21f26a1161e93494d733cc1bb" ns3:_="" ns4:_="">
    <xsd:import namespace="1684e9e4-a927-4152-a679-a3fceafc5235"/>
    <xsd:import namespace="89381d4c-8c36-4c9e-8217-66b7a46f8265"/>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element ref="ns3:MediaServiceDateTaken" minOccurs="0"/>
                <xsd:element ref="ns3:MediaServiceSystemTags" minOccurs="0"/>
                <xsd:element ref="ns3:MediaLengthInSecond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84e9e4-a927-4152-a679-a3fceafc5235"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381d4c-8c36-4c9e-8217-66b7a46f8265"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1684e9e4-a927-4152-a679-a3fceafc523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BE2F10-2A04-4A81-939A-6AEC4A75F6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84e9e4-a927-4152-a679-a3fceafc5235"/>
    <ds:schemaRef ds:uri="89381d4c-8c36-4c9e-8217-66b7a46f8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B7E894-E73C-4676-8FF3-65861442D2B3}">
  <ds:schemaRefs>
    <ds:schemaRef ds:uri="89381d4c-8c36-4c9e-8217-66b7a46f8265"/>
    <ds:schemaRef ds:uri="1684e9e4-a927-4152-a679-a3fceafc5235"/>
    <ds:schemaRef ds:uri="http://purl.org/dc/terms/"/>
    <ds:schemaRef ds:uri="http://schemas.openxmlformats.org/package/2006/metadata/core-properties"/>
    <ds:schemaRef ds:uri="http://schemas.microsoft.com/office/2006/metadata/properties"/>
    <ds:schemaRef ds:uri="http://schemas.microsoft.com/office/2006/documentManagement/types"/>
    <ds:schemaRef ds:uri="http://purl.org/dc/elements/1.1/"/>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E0400EAE-139C-4B1A-AFC4-A1E63506DA3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9</Pages>
  <Words>15264</Words>
  <Characters>87010</Characters>
  <Application>Microsoft Office Word</Application>
  <DocSecurity>0</DocSecurity>
  <Lines>725</Lines>
  <Paragraphs>204</Paragraphs>
  <ScaleCrop>false</ScaleCrop>
  <Company/>
  <LinksUpToDate>false</LinksUpToDate>
  <CharactersWithSpaces>10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Timothy Mark</dc:creator>
  <cp:keywords/>
  <dc:description/>
  <cp:lastModifiedBy>Bi,Timothy Mark</cp:lastModifiedBy>
  <cp:revision>302</cp:revision>
  <dcterms:created xsi:type="dcterms:W3CDTF">2024-04-25T02:54:00Z</dcterms:created>
  <dcterms:modified xsi:type="dcterms:W3CDTF">2024-04-26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995379A5504F419BE487820C9AC4D7</vt:lpwstr>
  </property>
  <property fmtid="{D5CDD505-2E9C-101B-9397-08002B2CF9AE}" pid="3" name="ZOTERO_PREF_1">
    <vt:lpwstr>&lt;data data-version="3" zotero-version="6.0.32"&gt;&lt;session id="3jjssCkW"/&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